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E20C35" w:rsidRDefault="000D709C" w:rsidP="00E20C35">
      <w:pPr>
        <w:pStyle w:val="Beschriftung"/>
        <w:keepNext/>
        <w:spacing w:line="480" w:lineRule="auto"/>
        <w:rPr>
          <w:rFonts w:cstheme="minorHAnsi"/>
          <w:b/>
          <w:i w:val="0"/>
          <w:iCs w:val="0"/>
          <w:color w:val="auto"/>
          <w:sz w:val="24"/>
          <w:szCs w:val="24"/>
          <w:lang w:val="en-US"/>
        </w:rPr>
      </w:pPr>
      <w:bookmarkStart w:id="0" w:name="_GoBack"/>
      <w:bookmarkEnd w:id="0"/>
      <w:r w:rsidRPr="000D709C">
        <w:rPr>
          <w:rFonts w:cstheme="minorHAnsi"/>
          <w:b/>
          <w:i w:val="0"/>
          <w:iCs w:val="0"/>
          <w:color w:val="auto"/>
          <w:sz w:val="24"/>
          <w:szCs w:val="24"/>
          <w:lang w:val="en-US"/>
        </w:rPr>
        <w:t>Supplementary material</w:t>
      </w:r>
    </w:p>
    <w:p w:rsidR="00592B2C" w:rsidRPr="008F1869" w:rsidRDefault="00592B2C" w:rsidP="00592B2C">
      <w:pPr>
        <w:pStyle w:val="Beschriftung"/>
        <w:keepNext/>
        <w:spacing w:line="480" w:lineRule="auto"/>
        <w:rPr>
          <w:rFonts w:cstheme="minorHAnsi"/>
          <w:i w:val="0"/>
          <w:color w:val="auto"/>
          <w:sz w:val="24"/>
          <w:szCs w:val="24"/>
          <w:lang w:val="en-US"/>
        </w:rPr>
      </w:pPr>
      <w:r w:rsidRPr="008F1869">
        <w:rPr>
          <w:rFonts w:cstheme="minorHAnsi"/>
          <w:i w:val="0"/>
          <w:color w:val="auto"/>
          <w:sz w:val="24"/>
          <w:szCs w:val="24"/>
          <w:lang w:val="en-US"/>
        </w:rPr>
        <w:t xml:space="preserve">Table </w:t>
      </w:r>
      <w:r>
        <w:rPr>
          <w:rFonts w:cstheme="minorHAnsi"/>
          <w:i w:val="0"/>
          <w:color w:val="auto"/>
          <w:sz w:val="24"/>
          <w:szCs w:val="24"/>
          <w:lang w:val="en-US"/>
        </w:rPr>
        <w:t>S</w:t>
      </w:r>
      <w:r w:rsidRPr="004C69C6">
        <w:rPr>
          <w:rFonts w:cstheme="minorHAnsi"/>
          <w:i w:val="0"/>
          <w:color w:val="auto"/>
          <w:sz w:val="24"/>
          <w:szCs w:val="24"/>
          <w:lang w:val="en-US"/>
        </w:rPr>
        <w:t>1</w:t>
      </w:r>
      <w:r w:rsidRPr="008F1869">
        <w:rPr>
          <w:rFonts w:cstheme="minorHAnsi"/>
          <w:i w:val="0"/>
          <w:color w:val="auto"/>
          <w:sz w:val="24"/>
          <w:szCs w:val="24"/>
          <w:lang w:val="en-US"/>
        </w:rPr>
        <w:t xml:space="preserve"> Characterization of </w:t>
      </w:r>
      <w:proofErr w:type="spellStart"/>
      <w:r w:rsidRPr="008F1869">
        <w:rPr>
          <w:rFonts w:cstheme="minorHAnsi"/>
          <w:i w:val="0"/>
          <w:color w:val="auto"/>
          <w:sz w:val="24"/>
          <w:szCs w:val="24"/>
          <w:lang w:val="en-US"/>
        </w:rPr>
        <w:t>miscanthus</w:t>
      </w:r>
      <w:proofErr w:type="spellEnd"/>
      <w:r w:rsidRPr="008F1869">
        <w:rPr>
          <w:rFonts w:cstheme="minorHAnsi"/>
          <w:i w:val="0"/>
          <w:color w:val="auto"/>
          <w:sz w:val="24"/>
          <w:szCs w:val="24"/>
          <w:lang w:val="en-US"/>
        </w:rPr>
        <w:t xml:space="preserve"> and chicory</w:t>
      </w:r>
    </w:p>
    <w:tbl>
      <w:tblPr>
        <w:tblW w:w="8623" w:type="dxa"/>
        <w:jc w:val="center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1589"/>
        <w:gridCol w:w="286"/>
        <w:gridCol w:w="856"/>
        <w:gridCol w:w="1804"/>
        <w:gridCol w:w="1804"/>
        <w:gridCol w:w="1142"/>
        <w:gridCol w:w="1142"/>
      </w:tblGrid>
      <w:tr w:rsidR="00592B2C" w:rsidRPr="008F1869" w:rsidTr="00592B2C">
        <w:trPr>
          <w:trHeight w:val="300"/>
          <w:jc w:val="center"/>
        </w:trPr>
        <w:tc>
          <w:tcPr>
            <w:tcW w:w="4535" w:type="dxa"/>
            <w:gridSpan w:val="4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592B2C" w:rsidRPr="008F1869" w:rsidRDefault="00592B2C" w:rsidP="00B95F08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proofErr w:type="spellStart"/>
            <w:r w:rsidRPr="008F1869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Miscanthus</w:t>
            </w:r>
            <w:proofErr w:type="spellEnd"/>
          </w:p>
        </w:tc>
        <w:tc>
          <w:tcPr>
            <w:tcW w:w="4088" w:type="dxa"/>
            <w:gridSpan w:val="3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592B2C" w:rsidRPr="008F1869" w:rsidRDefault="00592B2C" w:rsidP="00B95F08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</w:pPr>
            <w:r w:rsidRPr="008F1869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Chicory</w:t>
            </w:r>
            <w:r w:rsidRPr="008F1869">
              <w:rPr>
                <w:rFonts w:eastAsia="Times New Roman" w:cstheme="minorHAnsi"/>
                <w:color w:val="000000"/>
                <w:sz w:val="24"/>
                <w:szCs w:val="24"/>
                <w:vertAlign w:val="superscript"/>
                <w:lang w:eastAsia="de-DE"/>
              </w:rPr>
              <w:t xml:space="preserve">2 </w:t>
            </w:r>
          </w:p>
        </w:tc>
      </w:tr>
      <w:tr w:rsidR="00592B2C" w:rsidRPr="008F1869" w:rsidTr="00592B2C">
        <w:trPr>
          <w:trHeight w:val="300"/>
          <w:jc w:val="center"/>
        </w:trPr>
        <w:tc>
          <w:tcPr>
            <w:tcW w:w="1875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592B2C" w:rsidRPr="008F1869" w:rsidRDefault="00592B2C" w:rsidP="00B95F08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</w:pPr>
          </w:p>
        </w:tc>
        <w:tc>
          <w:tcPr>
            <w:tcW w:w="5606" w:type="dxa"/>
            <w:gridSpan w:val="4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92B2C" w:rsidRPr="008F1869" w:rsidRDefault="00592B2C" w:rsidP="00B95F08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</w:pPr>
            <w:r w:rsidRPr="008F1869"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  <w:t>%</w:t>
            </w:r>
          </w:p>
        </w:tc>
        <w:tc>
          <w:tcPr>
            <w:tcW w:w="1142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592B2C" w:rsidRPr="008F1869" w:rsidRDefault="00592B2C" w:rsidP="00B95F08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</w:pPr>
          </w:p>
        </w:tc>
      </w:tr>
      <w:tr w:rsidR="00592B2C" w:rsidRPr="008F1869" w:rsidTr="00592B2C">
        <w:trPr>
          <w:trHeight w:val="300"/>
          <w:jc w:val="center"/>
        </w:trPr>
        <w:tc>
          <w:tcPr>
            <w:tcW w:w="15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92B2C" w:rsidRPr="008F1869" w:rsidRDefault="00592B2C" w:rsidP="00B95F08">
            <w:pPr>
              <w:spacing w:after="0" w:line="240" w:lineRule="auto"/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</w:pPr>
            <w:r w:rsidRPr="008F1869"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  <w:t>Dry matter</w:t>
            </w:r>
          </w:p>
        </w:tc>
        <w:tc>
          <w:tcPr>
            <w:tcW w:w="114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92B2C" w:rsidRPr="008F1869" w:rsidRDefault="00592B2C" w:rsidP="00B95F08">
            <w:pPr>
              <w:spacing w:after="0" w:line="240" w:lineRule="auto"/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</w:pPr>
            <w:r w:rsidRPr="008F1869"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  <w:t>90.28</w:t>
            </w:r>
          </w:p>
        </w:tc>
        <w:tc>
          <w:tcPr>
            <w:tcW w:w="1804" w:type="dxa"/>
            <w:tcBorders>
              <w:top w:val="nil"/>
              <w:left w:val="nil"/>
              <w:bottom w:val="nil"/>
              <w:right w:val="nil"/>
            </w:tcBorders>
          </w:tcPr>
          <w:p w:rsidR="00592B2C" w:rsidRPr="008F1869" w:rsidRDefault="00592B2C" w:rsidP="00B95F08">
            <w:pPr>
              <w:spacing w:after="0" w:line="240" w:lineRule="auto"/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</w:pPr>
            <w:r w:rsidRPr="008F1869"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  <w:t>±0.07</w:t>
            </w:r>
          </w:p>
        </w:tc>
        <w:tc>
          <w:tcPr>
            <w:tcW w:w="18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92B2C" w:rsidRPr="008F1869" w:rsidRDefault="00592B2C" w:rsidP="00B95F08">
            <w:pPr>
              <w:spacing w:after="0" w:line="240" w:lineRule="auto"/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</w:pPr>
            <w:r w:rsidRPr="008F1869"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  <w:t>Dry matter</w:t>
            </w:r>
          </w:p>
        </w:tc>
        <w:tc>
          <w:tcPr>
            <w:tcW w:w="11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92B2C" w:rsidRPr="008F1869" w:rsidRDefault="00592B2C" w:rsidP="00B95F08">
            <w:pPr>
              <w:spacing w:after="0" w:line="240" w:lineRule="auto"/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</w:pPr>
            <w:r w:rsidRPr="008F1869"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  <w:t>11.77</w:t>
            </w:r>
          </w:p>
        </w:tc>
        <w:tc>
          <w:tcPr>
            <w:tcW w:w="1142" w:type="dxa"/>
            <w:tcBorders>
              <w:top w:val="nil"/>
              <w:left w:val="nil"/>
              <w:bottom w:val="nil"/>
              <w:right w:val="nil"/>
            </w:tcBorders>
          </w:tcPr>
          <w:p w:rsidR="00592B2C" w:rsidRPr="008F1869" w:rsidRDefault="00592B2C" w:rsidP="00B95F08">
            <w:pPr>
              <w:spacing w:after="0" w:line="240" w:lineRule="auto"/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</w:pPr>
            <w:r w:rsidRPr="008F1869"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  <w:t>±0.97</w:t>
            </w:r>
          </w:p>
        </w:tc>
      </w:tr>
      <w:tr w:rsidR="00592B2C" w:rsidRPr="008F1869" w:rsidTr="00592B2C">
        <w:trPr>
          <w:trHeight w:val="300"/>
          <w:jc w:val="center"/>
        </w:trPr>
        <w:tc>
          <w:tcPr>
            <w:tcW w:w="15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92B2C" w:rsidRPr="008F1869" w:rsidRDefault="00592B2C" w:rsidP="00B95F08">
            <w:pPr>
              <w:spacing w:after="0" w:line="240" w:lineRule="auto"/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</w:pPr>
            <w:r w:rsidRPr="008F1869"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  <w:t>Ash</w:t>
            </w:r>
            <w:r w:rsidRPr="008F1869">
              <w:rPr>
                <w:rFonts w:eastAsia="Times New Roman" w:cstheme="minorHAnsi"/>
                <w:color w:val="000000"/>
                <w:sz w:val="24"/>
                <w:szCs w:val="24"/>
                <w:vertAlign w:val="superscript"/>
                <w:lang w:val="en-US" w:eastAsia="de-DE"/>
              </w:rPr>
              <w:t>1</w:t>
            </w:r>
          </w:p>
        </w:tc>
        <w:tc>
          <w:tcPr>
            <w:tcW w:w="114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92B2C" w:rsidRPr="008F1869" w:rsidRDefault="00592B2C" w:rsidP="00B95F08">
            <w:pPr>
              <w:spacing w:after="0" w:line="240" w:lineRule="auto"/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</w:pPr>
            <w:r w:rsidRPr="008F1869"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  <w:t>3.66</w:t>
            </w:r>
          </w:p>
        </w:tc>
        <w:tc>
          <w:tcPr>
            <w:tcW w:w="1804" w:type="dxa"/>
            <w:tcBorders>
              <w:top w:val="nil"/>
              <w:left w:val="nil"/>
              <w:bottom w:val="nil"/>
              <w:right w:val="nil"/>
            </w:tcBorders>
          </w:tcPr>
          <w:p w:rsidR="00592B2C" w:rsidRPr="008F1869" w:rsidRDefault="00592B2C" w:rsidP="00B95F08">
            <w:pPr>
              <w:spacing w:after="0" w:line="240" w:lineRule="auto"/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</w:pPr>
            <w:r w:rsidRPr="008F1869"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  <w:t>±0.16</w:t>
            </w:r>
          </w:p>
        </w:tc>
        <w:tc>
          <w:tcPr>
            <w:tcW w:w="18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92B2C" w:rsidRPr="008F1869" w:rsidRDefault="00592B2C" w:rsidP="00B95F08">
            <w:pPr>
              <w:spacing w:after="0" w:line="240" w:lineRule="auto"/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</w:pPr>
            <w:r w:rsidRPr="008F1869"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  <w:t>Ash</w:t>
            </w:r>
            <w:r w:rsidRPr="008F1869">
              <w:rPr>
                <w:rFonts w:eastAsia="Times New Roman" w:cstheme="minorHAnsi"/>
                <w:color w:val="000000"/>
                <w:sz w:val="24"/>
                <w:szCs w:val="24"/>
                <w:vertAlign w:val="superscript"/>
                <w:lang w:val="en-US" w:eastAsia="de-DE"/>
              </w:rPr>
              <w:t>1</w:t>
            </w:r>
          </w:p>
        </w:tc>
        <w:tc>
          <w:tcPr>
            <w:tcW w:w="11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92B2C" w:rsidRPr="008F1869" w:rsidRDefault="00592B2C" w:rsidP="00B95F08">
            <w:pPr>
              <w:spacing w:after="0" w:line="240" w:lineRule="auto"/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</w:pPr>
            <w:r w:rsidRPr="008F1869"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  <w:t>12.59</w:t>
            </w:r>
          </w:p>
        </w:tc>
        <w:tc>
          <w:tcPr>
            <w:tcW w:w="1142" w:type="dxa"/>
            <w:tcBorders>
              <w:top w:val="nil"/>
              <w:left w:val="nil"/>
              <w:bottom w:val="nil"/>
              <w:right w:val="nil"/>
            </w:tcBorders>
          </w:tcPr>
          <w:p w:rsidR="00592B2C" w:rsidRPr="008F1869" w:rsidRDefault="00592B2C" w:rsidP="00B95F08">
            <w:pPr>
              <w:spacing w:after="0" w:line="240" w:lineRule="auto"/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</w:pPr>
            <w:r w:rsidRPr="008F1869"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  <w:t>±1.33</w:t>
            </w:r>
          </w:p>
        </w:tc>
      </w:tr>
      <w:tr w:rsidR="00592B2C" w:rsidRPr="008F1869" w:rsidTr="00592B2C">
        <w:trPr>
          <w:trHeight w:val="300"/>
          <w:jc w:val="center"/>
        </w:trPr>
        <w:tc>
          <w:tcPr>
            <w:tcW w:w="15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92B2C" w:rsidRPr="008F1869" w:rsidRDefault="00592B2C" w:rsidP="00B95F08">
            <w:pPr>
              <w:spacing w:after="0" w:line="240" w:lineRule="auto"/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</w:pPr>
            <w:r w:rsidRPr="008F1869"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  <w:t>Cellulose</w:t>
            </w:r>
            <w:r w:rsidRPr="008F1869">
              <w:rPr>
                <w:rFonts w:eastAsia="Times New Roman" w:cstheme="minorHAnsi"/>
                <w:color w:val="000000"/>
                <w:sz w:val="24"/>
                <w:szCs w:val="24"/>
                <w:vertAlign w:val="superscript"/>
                <w:lang w:val="en-US" w:eastAsia="de-DE"/>
              </w:rPr>
              <w:t>1</w:t>
            </w:r>
          </w:p>
        </w:tc>
        <w:tc>
          <w:tcPr>
            <w:tcW w:w="114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92B2C" w:rsidRPr="008F1869" w:rsidRDefault="00592B2C" w:rsidP="00B95F08">
            <w:pPr>
              <w:spacing w:after="0" w:line="240" w:lineRule="auto"/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</w:pPr>
            <w:r w:rsidRPr="008F1869"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  <w:t>49.08</w:t>
            </w:r>
          </w:p>
        </w:tc>
        <w:tc>
          <w:tcPr>
            <w:tcW w:w="1804" w:type="dxa"/>
            <w:tcBorders>
              <w:top w:val="nil"/>
              <w:left w:val="nil"/>
              <w:bottom w:val="nil"/>
              <w:right w:val="nil"/>
            </w:tcBorders>
          </w:tcPr>
          <w:p w:rsidR="00592B2C" w:rsidRPr="008F1869" w:rsidRDefault="00592B2C" w:rsidP="00B95F08">
            <w:pPr>
              <w:spacing w:after="0" w:line="240" w:lineRule="auto"/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</w:pPr>
            <w:r w:rsidRPr="008F1869"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  <w:t>±0.28</w:t>
            </w:r>
          </w:p>
        </w:tc>
        <w:tc>
          <w:tcPr>
            <w:tcW w:w="1804" w:type="dxa"/>
            <w:vMerge w:val="restar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592B2C" w:rsidRPr="008F1869" w:rsidRDefault="00592B2C" w:rsidP="00B95F08">
            <w:pPr>
              <w:spacing w:after="0" w:line="240" w:lineRule="auto"/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</w:pPr>
            <w:r w:rsidRPr="008F1869"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  <w:t>Mono-disacharides</w:t>
            </w:r>
            <w:r w:rsidRPr="008F1869">
              <w:rPr>
                <w:rFonts w:eastAsia="Times New Roman" w:cstheme="minorHAnsi"/>
                <w:color w:val="000000"/>
                <w:sz w:val="24"/>
                <w:szCs w:val="24"/>
                <w:vertAlign w:val="superscript"/>
                <w:lang w:val="en-US" w:eastAsia="de-DE"/>
              </w:rPr>
              <w:t>1</w:t>
            </w:r>
          </w:p>
        </w:tc>
        <w:tc>
          <w:tcPr>
            <w:tcW w:w="1142" w:type="dxa"/>
            <w:vMerge w:val="restar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592B2C" w:rsidRPr="008F1869" w:rsidRDefault="00592B2C" w:rsidP="00B95F08">
            <w:pPr>
              <w:spacing w:after="0" w:line="240" w:lineRule="auto"/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</w:pPr>
            <w:r w:rsidRPr="008F1869"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  <w:t>25.47</w:t>
            </w:r>
          </w:p>
        </w:tc>
        <w:tc>
          <w:tcPr>
            <w:tcW w:w="1142" w:type="dxa"/>
            <w:vMerge w:val="restart"/>
            <w:tcBorders>
              <w:top w:val="nil"/>
              <w:left w:val="nil"/>
              <w:right w:val="nil"/>
            </w:tcBorders>
          </w:tcPr>
          <w:p w:rsidR="00592B2C" w:rsidRPr="008F1869" w:rsidRDefault="00592B2C" w:rsidP="00B95F08">
            <w:pPr>
              <w:spacing w:after="0" w:line="240" w:lineRule="auto"/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</w:pPr>
          </w:p>
          <w:p w:rsidR="00592B2C" w:rsidRPr="008F1869" w:rsidRDefault="00592B2C" w:rsidP="00B95F08">
            <w:pPr>
              <w:spacing w:after="0" w:line="240" w:lineRule="auto"/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</w:pPr>
            <w:r w:rsidRPr="008F1869"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  <w:t>±0.11</w:t>
            </w:r>
          </w:p>
        </w:tc>
      </w:tr>
      <w:tr w:rsidR="00592B2C" w:rsidRPr="008F1869" w:rsidTr="00592B2C">
        <w:trPr>
          <w:trHeight w:val="300"/>
          <w:jc w:val="center"/>
        </w:trPr>
        <w:tc>
          <w:tcPr>
            <w:tcW w:w="158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592B2C" w:rsidRPr="008F1869" w:rsidRDefault="00592B2C" w:rsidP="00B95F08">
            <w:pPr>
              <w:spacing w:after="0" w:line="240" w:lineRule="auto"/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</w:pPr>
            <w:r w:rsidRPr="008F1869"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  <w:t>Hemicellulose</w:t>
            </w:r>
            <w:r w:rsidRPr="008F1869">
              <w:rPr>
                <w:rFonts w:eastAsia="Times New Roman" w:cstheme="minorHAnsi"/>
                <w:color w:val="000000"/>
                <w:sz w:val="24"/>
                <w:szCs w:val="24"/>
                <w:vertAlign w:val="superscript"/>
                <w:lang w:val="en-US" w:eastAsia="de-DE"/>
              </w:rPr>
              <w:t>1</w:t>
            </w:r>
          </w:p>
        </w:tc>
        <w:tc>
          <w:tcPr>
            <w:tcW w:w="1142" w:type="dxa"/>
            <w:gridSpan w:val="2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592B2C" w:rsidRPr="008F1869" w:rsidRDefault="00592B2C" w:rsidP="00B95F08">
            <w:pPr>
              <w:spacing w:after="0" w:line="240" w:lineRule="auto"/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</w:pPr>
            <w:r w:rsidRPr="008F1869"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  <w:t>28.02</w:t>
            </w:r>
          </w:p>
        </w:tc>
        <w:tc>
          <w:tcPr>
            <w:tcW w:w="1804" w:type="dxa"/>
            <w:tcBorders>
              <w:top w:val="nil"/>
              <w:left w:val="nil"/>
              <w:right w:val="nil"/>
            </w:tcBorders>
          </w:tcPr>
          <w:p w:rsidR="00592B2C" w:rsidRPr="008F1869" w:rsidRDefault="00592B2C" w:rsidP="00B95F08">
            <w:pPr>
              <w:spacing w:after="0" w:line="240" w:lineRule="auto"/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</w:pPr>
            <w:r w:rsidRPr="008F1869"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  <w:t>±0.05</w:t>
            </w:r>
          </w:p>
        </w:tc>
        <w:tc>
          <w:tcPr>
            <w:tcW w:w="1804" w:type="dxa"/>
            <w:vMerge/>
            <w:tcBorders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592B2C" w:rsidRPr="008F1869" w:rsidRDefault="00592B2C" w:rsidP="00B95F08">
            <w:pPr>
              <w:spacing w:after="0" w:line="240" w:lineRule="auto"/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</w:pPr>
          </w:p>
        </w:tc>
        <w:tc>
          <w:tcPr>
            <w:tcW w:w="1142" w:type="dxa"/>
            <w:vMerge/>
            <w:tcBorders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592B2C" w:rsidRPr="008F1869" w:rsidRDefault="00592B2C" w:rsidP="00B95F08">
            <w:pPr>
              <w:spacing w:after="0" w:line="240" w:lineRule="auto"/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</w:pPr>
          </w:p>
        </w:tc>
        <w:tc>
          <w:tcPr>
            <w:tcW w:w="1142" w:type="dxa"/>
            <w:vMerge/>
            <w:tcBorders>
              <w:left w:val="nil"/>
              <w:right w:val="nil"/>
            </w:tcBorders>
          </w:tcPr>
          <w:p w:rsidR="00592B2C" w:rsidRPr="008F1869" w:rsidRDefault="00592B2C" w:rsidP="00B95F08">
            <w:pPr>
              <w:spacing w:after="0" w:line="240" w:lineRule="auto"/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</w:pPr>
          </w:p>
        </w:tc>
      </w:tr>
      <w:tr w:rsidR="00592B2C" w:rsidRPr="008F1869" w:rsidTr="00592B2C">
        <w:trPr>
          <w:trHeight w:val="300"/>
          <w:jc w:val="center"/>
        </w:trPr>
        <w:tc>
          <w:tcPr>
            <w:tcW w:w="158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592B2C" w:rsidRPr="008F1869" w:rsidRDefault="00592B2C" w:rsidP="00B95F08">
            <w:pPr>
              <w:spacing w:after="0" w:line="240" w:lineRule="auto"/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</w:pPr>
            <w:r w:rsidRPr="008F1869"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  <w:t>Lignin</w:t>
            </w:r>
            <w:r w:rsidRPr="008F1869">
              <w:rPr>
                <w:rFonts w:eastAsia="Times New Roman" w:cstheme="minorHAnsi"/>
                <w:color w:val="000000"/>
                <w:sz w:val="24"/>
                <w:szCs w:val="24"/>
                <w:vertAlign w:val="superscript"/>
                <w:lang w:val="en-US" w:eastAsia="de-DE"/>
              </w:rPr>
              <w:t>1</w:t>
            </w:r>
          </w:p>
        </w:tc>
        <w:tc>
          <w:tcPr>
            <w:tcW w:w="1142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592B2C" w:rsidRPr="008F1869" w:rsidRDefault="00592B2C" w:rsidP="00B95F08">
            <w:pPr>
              <w:spacing w:after="0" w:line="240" w:lineRule="auto"/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</w:pPr>
            <w:r w:rsidRPr="008F1869"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  <w:t>12.07</w:t>
            </w:r>
          </w:p>
        </w:tc>
        <w:tc>
          <w:tcPr>
            <w:tcW w:w="1804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592B2C" w:rsidRPr="008F1869" w:rsidRDefault="00592B2C" w:rsidP="00B95F08">
            <w:pPr>
              <w:spacing w:after="0" w:line="240" w:lineRule="auto"/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</w:pPr>
            <w:r w:rsidRPr="008F1869"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  <w:t>±0.47</w:t>
            </w:r>
          </w:p>
        </w:tc>
        <w:tc>
          <w:tcPr>
            <w:tcW w:w="180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592B2C" w:rsidRPr="008F1869" w:rsidRDefault="00592B2C" w:rsidP="00B95F08">
            <w:pPr>
              <w:spacing w:after="0" w:line="240" w:lineRule="auto"/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</w:pPr>
            <w:r w:rsidRPr="008F1869"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  <w:t>Fructan</w:t>
            </w:r>
            <w:r w:rsidRPr="008F1869">
              <w:rPr>
                <w:rFonts w:eastAsia="Times New Roman" w:cstheme="minorHAnsi"/>
                <w:color w:val="000000"/>
                <w:sz w:val="24"/>
                <w:szCs w:val="24"/>
                <w:vertAlign w:val="superscript"/>
                <w:lang w:val="en-US" w:eastAsia="de-DE"/>
              </w:rPr>
              <w:t>1</w:t>
            </w:r>
          </w:p>
        </w:tc>
        <w:tc>
          <w:tcPr>
            <w:tcW w:w="114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592B2C" w:rsidRPr="008F1869" w:rsidRDefault="00592B2C" w:rsidP="00B95F08">
            <w:pPr>
              <w:keepNext/>
              <w:spacing w:after="0" w:line="240" w:lineRule="auto"/>
              <w:rPr>
                <w:rFonts w:eastAsia="Times New Roman" w:cstheme="minorHAnsi"/>
                <w:sz w:val="24"/>
                <w:szCs w:val="24"/>
                <w:lang w:val="en-US" w:eastAsia="de-DE"/>
              </w:rPr>
            </w:pPr>
            <w:r w:rsidRPr="008F1869"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  <w:t>4.13</w:t>
            </w:r>
          </w:p>
        </w:tc>
        <w:tc>
          <w:tcPr>
            <w:tcW w:w="1142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592B2C" w:rsidRPr="008F1869" w:rsidRDefault="00592B2C" w:rsidP="00B95F08">
            <w:pPr>
              <w:keepNext/>
              <w:spacing w:after="0" w:line="240" w:lineRule="auto"/>
              <w:rPr>
                <w:rFonts w:eastAsia="Times New Roman" w:cstheme="minorHAnsi"/>
                <w:sz w:val="24"/>
                <w:szCs w:val="24"/>
                <w:lang w:val="en-US" w:eastAsia="de-DE"/>
              </w:rPr>
            </w:pPr>
            <w:r w:rsidRPr="008F1869"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  <w:t>±1.14</w:t>
            </w:r>
          </w:p>
        </w:tc>
      </w:tr>
    </w:tbl>
    <w:p w:rsidR="00592B2C" w:rsidRDefault="00592B2C" w:rsidP="00592B2C">
      <w:pPr>
        <w:spacing w:line="240" w:lineRule="auto"/>
        <w:rPr>
          <w:rFonts w:cstheme="minorHAnsi"/>
          <w:sz w:val="24"/>
          <w:szCs w:val="24"/>
          <w:lang w:val="en-US"/>
        </w:rPr>
      </w:pPr>
      <w:r w:rsidRPr="008F1869">
        <w:rPr>
          <w:rFonts w:cstheme="minorHAnsi"/>
          <w:sz w:val="24"/>
          <w:szCs w:val="24"/>
          <w:vertAlign w:val="superscript"/>
          <w:lang w:val="en-US"/>
        </w:rPr>
        <w:t>1</w:t>
      </w:r>
      <w:r w:rsidRPr="008F1869">
        <w:rPr>
          <w:rFonts w:cstheme="minorHAnsi"/>
          <w:sz w:val="24"/>
          <w:szCs w:val="24"/>
          <w:lang w:val="en-US"/>
        </w:rPr>
        <w:t>-based on dry material</w:t>
      </w:r>
      <w:r w:rsidRPr="008F1869">
        <w:rPr>
          <w:rFonts w:cstheme="minorHAnsi"/>
          <w:sz w:val="24"/>
          <w:szCs w:val="24"/>
          <w:lang w:val="en-US"/>
        </w:rPr>
        <w:br/>
      </w:r>
      <w:r w:rsidRPr="008F1869">
        <w:rPr>
          <w:rFonts w:cstheme="minorHAnsi"/>
          <w:sz w:val="24"/>
          <w:szCs w:val="24"/>
          <w:vertAlign w:val="superscript"/>
          <w:lang w:val="en-US"/>
        </w:rPr>
        <w:t>2</w:t>
      </w:r>
      <w:r>
        <w:rPr>
          <w:rFonts w:cstheme="minorHAnsi"/>
          <w:sz w:val="24"/>
          <w:szCs w:val="24"/>
          <w:lang w:val="en-US"/>
        </w:rPr>
        <w:t xml:space="preserve">-adapted from </w:t>
      </w:r>
      <w:sdt>
        <w:sdtPr>
          <w:rPr>
            <w:rFonts w:cstheme="minorHAnsi"/>
            <w:sz w:val="24"/>
            <w:szCs w:val="24"/>
            <w:lang w:val="en-US"/>
          </w:rPr>
          <w:alias w:val="To edit, see citavi.com/edit"/>
          <w:tag w:val="CitaviPlaceholder#5b6bdf62-5d50-4c55-98d9-c9a4eb3bfa9a"/>
          <w:id w:val="-1495790845"/>
          <w:placeholder>
            <w:docPart w:val="4E6C58C59FBF470E845752B038AC837F"/>
          </w:placeholder>
        </w:sdtPr>
        <w:sdtContent>
          <w:r w:rsidRPr="00FB6B8C">
            <w:rPr>
              <w:rFonts w:cstheme="minorHAnsi"/>
              <w:noProof/>
              <w:sz w:val="24"/>
              <w:szCs w:val="24"/>
              <w:lang w:val="en-US"/>
            </w:rPr>
            <w:fldChar w:fldCharType="begin"/>
          </w:r>
          <w:r w:rsidRPr="00FB6B8C">
            <w:rPr>
              <w:rFonts w:cstheme="minorHAnsi"/>
              <w:noProof/>
              <w:sz w:val="24"/>
              <w:szCs w:val="24"/>
              <w:lang w:val="en-US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NmZWY4NjRjLTUzOTgtNDNiYi04NjMzLTg2NGE4ODgzMzc4MyIsIlJhbmdlTGVuZ3RoIjoyNCwiUmVmZXJlbmNlSWQiOiJhMGUzZmIzYy00YzE5LTQzMjQtOTFhMC05YjU2OWYyZDcxZm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MDcvczEzMzk5LTAxOS0wMDM3NC05IiwiVXJpU3RyaW5nIjoiaHR0cHM6Ly9kb2kub3JnLzEwLjEwMDcvczEzMzk5LTAxOS0wMDM3NC05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}</w:instrText>
          </w:r>
          <w:r w:rsidRPr="00FB6B8C">
            <w:rPr>
              <w:rFonts w:cstheme="minorHAnsi"/>
              <w:noProof/>
              <w:sz w:val="24"/>
              <w:szCs w:val="24"/>
              <w:lang w:val="en-US"/>
            </w:rPr>
            <w:fldChar w:fldCharType="separate"/>
          </w:r>
          <w:r>
            <w:rPr>
              <w:rFonts w:cstheme="minorHAnsi"/>
              <w:noProof/>
              <w:sz w:val="24"/>
              <w:szCs w:val="24"/>
              <w:lang w:val="en-US"/>
            </w:rPr>
            <w:t>(Stökle and Kruse, 2019)</w:t>
          </w:r>
          <w:r w:rsidRPr="00FB6B8C">
            <w:rPr>
              <w:rFonts w:cstheme="minorHAnsi"/>
              <w:noProof/>
              <w:sz w:val="24"/>
              <w:szCs w:val="24"/>
              <w:lang w:val="en-US"/>
            </w:rPr>
            <w:fldChar w:fldCharType="end"/>
          </w:r>
        </w:sdtContent>
      </w:sdt>
    </w:p>
    <w:p w:rsidR="00592B2C" w:rsidRPr="00592B2C" w:rsidRDefault="00592B2C" w:rsidP="00592B2C">
      <w:pPr>
        <w:spacing w:line="240" w:lineRule="auto"/>
        <w:rPr>
          <w:rFonts w:cstheme="minorHAnsi"/>
          <w:sz w:val="24"/>
          <w:szCs w:val="24"/>
          <w:lang w:val="en-US"/>
        </w:rPr>
      </w:pPr>
    </w:p>
    <w:tbl>
      <w:tblPr>
        <w:tblpPr w:leftFromText="141" w:rightFromText="141" w:vertAnchor="text" w:horzAnchor="margin" w:tblpXSpec="center" w:tblpY="650"/>
        <w:tblW w:w="10389" w:type="dxa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1157"/>
        <w:gridCol w:w="1422"/>
        <w:gridCol w:w="1157"/>
        <w:gridCol w:w="467"/>
        <w:gridCol w:w="1544"/>
        <w:gridCol w:w="260"/>
        <w:gridCol w:w="444"/>
        <w:gridCol w:w="1162"/>
        <w:gridCol w:w="292"/>
        <w:gridCol w:w="444"/>
        <w:gridCol w:w="1114"/>
        <w:gridCol w:w="288"/>
        <w:gridCol w:w="638"/>
      </w:tblGrid>
      <w:tr w:rsidR="00E20C35" w:rsidRPr="00592B2C" w:rsidTr="00E20C35">
        <w:trPr>
          <w:trHeight w:val="292"/>
        </w:trPr>
        <w:tc>
          <w:tcPr>
            <w:tcW w:w="115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E20C35" w:rsidRPr="008F1869" w:rsidRDefault="00E20C35" w:rsidP="00E20C3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</w:pPr>
            <w:r w:rsidRPr="008F1869"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  <w:t> </w:t>
            </w:r>
          </w:p>
        </w:tc>
        <w:tc>
          <w:tcPr>
            <w:tcW w:w="142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E20C35" w:rsidRPr="00592B2C" w:rsidRDefault="00E20C35" w:rsidP="00E20C3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</w:pPr>
            <w:r w:rsidRPr="00592B2C"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  <w:t>Temperature (°C)</w:t>
            </w:r>
          </w:p>
        </w:tc>
        <w:tc>
          <w:tcPr>
            <w:tcW w:w="115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E20C35" w:rsidRPr="00592B2C" w:rsidRDefault="00E20C35" w:rsidP="00E20C3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</w:pPr>
            <w:r w:rsidRPr="00592B2C"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  <w:t>Time (min)</w:t>
            </w:r>
          </w:p>
        </w:tc>
        <w:tc>
          <w:tcPr>
            <w:tcW w:w="46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E20C35" w:rsidRPr="00592B2C" w:rsidRDefault="00E20C35" w:rsidP="00E20C3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</w:pPr>
            <w:r w:rsidRPr="00592B2C"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  <w:t>pH</w:t>
            </w:r>
          </w:p>
        </w:tc>
        <w:tc>
          <w:tcPr>
            <w:tcW w:w="2248" w:type="dxa"/>
            <w:gridSpan w:val="3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E20C35" w:rsidRPr="00592B2C" w:rsidRDefault="00E20C35" w:rsidP="00E20C3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</w:pPr>
            <w:r w:rsidRPr="00592B2C"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  <w:t xml:space="preserve">Sugar </w:t>
            </w:r>
            <w:r w:rsidR="00C12899" w:rsidRPr="00592B2C"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  <w:t>conversion</w:t>
            </w:r>
            <w:r w:rsidRPr="00592B2C"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  <w:t xml:space="preserve"> </w:t>
            </w:r>
            <w:r w:rsidR="00C12899"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  <w:br/>
            </w:r>
            <w:r w:rsidRPr="00592B2C"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  <w:t>(%)</w:t>
            </w:r>
          </w:p>
        </w:tc>
        <w:tc>
          <w:tcPr>
            <w:tcW w:w="1898" w:type="dxa"/>
            <w:gridSpan w:val="3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E20C35" w:rsidRPr="00592B2C" w:rsidRDefault="00E20C35" w:rsidP="00E20C3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</w:pPr>
            <w:r w:rsidRPr="00592B2C"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  <w:t>HMF selectivity (%)</w:t>
            </w:r>
          </w:p>
        </w:tc>
        <w:tc>
          <w:tcPr>
            <w:tcW w:w="2040" w:type="dxa"/>
            <w:gridSpan w:val="3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E20C35" w:rsidRPr="00592B2C" w:rsidRDefault="00E20C35" w:rsidP="00E20C3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</w:pPr>
            <w:r w:rsidRPr="00592B2C"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  <w:t>HMF yield (%)</w:t>
            </w:r>
          </w:p>
        </w:tc>
      </w:tr>
      <w:tr w:rsidR="00E20C35" w:rsidRPr="00592B2C" w:rsidTr="00E20C35">
        <w:trPr>
          <w:trHeight w:val="292"/>
        </w:trPr>
        <w:tc>
          <w:tcPr>
            <w:tcW w:w="11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20C35" w:rsidRPr="00592B2C" w:rsidRDefault="00E20C35" w:rsidP="00E20C3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</w:pPr>
            <w:r w:rsidRPr="00592B2C"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  <w:t>Fru1</w:t>
            </w:r>
          </w:p>
        </w:tc>
        <w:tc>
          <w:tcPr>
            <w:tcW w:w="14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20C35" w:rsidRPr="00592B2C" w:rsidRDefault="00E20C35" w:rsidP="00E20C3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</w:pPr>
            <w:r w:rsidRPr="00592B2C"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  <w:t>180</w:t>
            </w:r>
          </w:p>
        </w:tc>
        <w:tc>
          <w:tcPr>
            <w:tcW w:w="11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20C35" w:rsidRPr="00592B2C" w:rsidRDefault="00E20C35" w:rsidP="00E20C3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</w:pPr>
            <w:r w:rsidRPr="00592B2C"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  <w:t>14</w:t>
            </w:r>
          </w:p>
        </w:tc>
        <w:tc>
          <w:tcPr>
            <w:tcW w:w="4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20C35" w:rsidRPr="00592B2C" w:rsidRDefault="00E20C35" w:rsidP="00E20C3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</w:pPr>
            <w:r w:rsidRPr="00592B2C"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  <w:t>2</w:t>
            </w:r>
          </w:p>
        </w:tc>
        <w:tc>
          <w:tcPr>
            <w:tcW w:w="15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20C35" w:rsidRPr="00592B2C" w:rsidRDefault="00E20C35" w:rsidP="00E20C35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</w:pPr>
            <w:r w:rsidRPr="00592B2C"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  <w:t>43.0</w:t>
            </w:r>
          </w:p>
        </w:tc>
        <w:tc>
          <w:tcPr>
            <w:tcW w:w="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20C35" w:rsidRPr="00592B2C" w:rsidRDefault="00E20C35" w:rsidP="00E20C3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</w:pPr>
            <w:r w:rsidRPr="00592B2C"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  <w:t>±</w:t>
            </w:r>
          </w:p>
        </w:tc>
        <w:tc>
          <w:tcPr>
            <w:tcW w:w="4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20C35" w:rsidRPr="00592B2C" w:rsidRDefault="00E20C35" w:rsidP="00E20C3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</w:pPr>
            <w:r w:rsidRPr="00592B2C"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  <w:t>1.3</w:t>
            </w:r>
          </w:p>
        </w:tc>
        <w:tc>
          <w:tcPr>
            <w:tcW w:w="11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20C35" w:rsidRPr="00592B2C" w:rsidRDefault="00E20C35" w:rsidP="00E20C35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</w:pPr>
            <w:r w:rsidRPr="00592B2C"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  <w:t>72.7</w:t>
            </w:r>
          </w:p>
        </w:tc>
        <w:tc>
          <w:tcPr>
            <w:tcW w:w="2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20C35" w:rsidRPr="00592B2C" w:rsidRDefault="00E20C35" w:rsidP="00E20C3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</w:pPr>
            <w:r w:rsidRPr="00592B2C"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  <w:t>±</w:t>
            </w:r>
          </w:p>
        </w:tc>
        <w:tc>
          <w:tcPr>
            <w:tcW w:w="4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20C35" w:rsidRPr="00592B2C" w:rsidRDefault="00E20C35" w:rsidP="00E20C3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</w:pPr>
            <w:r w:rsidRPr="00592B2C"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  <w:t>2.2</w:t>
            </w:r>
          </w:p>
        </w:tc>
        <w:tc>
          <w:tcPr>
            <w:tcW w:w="11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20C35" w:rsidRPr="00592B2C" w:rsidRDefault="00E20C35" w:rsidP="00E20C35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</w:pPr>
            <w:r w:rsidRPr="00592B2C"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  <w:t>31.2</w:t>
            </w:r>
          </w:p>
        </w:tc>
        <w:tc>
          <w:tcPr>
            <w:tcW w:w="2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20C35" w:rsidRPr="00592B2C" w:rsidRDefault="00E20C35" w:rsidP="00E20C3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</w:pPr>
            <w:r w:rsidRPr="00592B2C"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  <w:t>±</w:t>
            </w:r>
          </w:p>
        </w:tc>
        <w:tc>
          <w:tcPr>
            <w:tcW w:w="6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20C35" w:rsidRPr="00592B2C" w:rsidRDefault="00E20C35" w:rsidP="00E20C3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</w:pPr>
            <w:r w:rsidRPr="00592B2C"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  <w:t>0.0</w:t>
            </w:r>
          </w:p>
        </w:tc>
      </w:tr>
      <w:tr w:rsidR="00E20C35" w:rsidRPr="00592B2C" w:rsidTr="00E20C35">
        <w:trPr>
          <w:trHeight w:val="292"/>
        </w:trPr>
        <w:tc>
          <w:tcPr>
            <w:tcW w:w="11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20C35" w:rsidRPr="00592B2C" w:rsidRDefault="00E20C35" w:rsidP="00E20C3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</w:pPr>
            <w:r w:rsidRPr="00592B2C"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  <w:t>Fru2</w:t>
            </w:r>
          </w:p>
        </w:tc>
        <w:tc>
          <w:tcPr>
            <w:tcW w:w="14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20C35" w:rsidRPr="00592B2C" w:rsidRDefault="00E20C35" w:rsidP="00E20C3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</w:pPr>
            <w:r w:rsidRPr="00592B2C"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  <w:t>200</w:t>
            </w:r>
          </w:p>
        </w:tc>
        <w:tc>
          <w:tcPr>
            <w:tcW w:w="11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20C35" w:rsidRPr="00592B2C" w:rsidRDefault="00E20C35" w:rsidP="00E20C3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</w:pPr>
            <w:r w:rsidRPr="00592B2C"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  <w:t>14</w:t>
            </w:r>
          </w:p>
        </w:tc>
        <w:tc>
          <w:tcPr>
            <w:tcW w:w="4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20C35" w:rsidRPr="00592B2C" w:rsidRDefault="00E20C35" w:rsidP="00E20C3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</w:pPr>
            <w:r w:rsidRPr="00592B2C"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  <w:t>2</w:t>
            </w:r>
          </w:p>
        </w:tc>
        <w:tc>
          <w:tcPr>
            <w:tcW w:w="15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20C35" w:rsidRPr="00592B2C" w:rsidRDefault="00E20C35" w:rsidP="00E20C35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</w:pPr>
            <w:r w:rsidRPr="00592B2C"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  <w:t>68.9</w:t>
            </w:r>
          </w:p>
        </w:tc>
        <w:tc>
          <w:tcPr>
            <w:tcW w:w="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20C35" w:rsidRPr="00592B2C" w:rsidRDefault="00E20C35" w:rsidP="00E20C3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</w:pPr>
            <w:r w:rsidRPr="00592B2C"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  <w:t>±</w:t>
            </w:r>
          </w:p>
        </w:tc>
        <w:tc>
          <w:tcPr>
            <w:tcW w:w="4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20C35" w:rsidRPr="00592B2C" w:rsidRDefault="00E20C35" w:rsidP="00E20C3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</w:pPr>
            <w:r w:rsidRPr="00592B2C"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  <w:t>1.5</w:t>
            </w:r>
          </w:p>
        </w:tc>
        <w:tc>
          <w:tcPr>
            <w:tcW w:w="11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20C35" w:rsidRPr="00592B2C" w:rsidRDefault="00E20C35" w:rsidP="00E20C35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</w:pPr>
            <w:r w:rsidRPr="00592B2C"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  <w:t>57.7</w:t>
            </w:r>
          </w:p>
        </w:tc>
        <w:tc>
          <w:tcPr>
            <w:tcW w:w="2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20C35" w:rsidRPr="00592B2C" w:rsidRDefault="00E20C35" w:rsidP="00E20C3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</w:pPr>
            <w:r w:rsidRPr="00592B2C"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  <w:t>±</w:t>
            </w:r>
          </w:p>
        </w:tc>
        <w:tc>
          <w:tcPr>
            <w:tcW w:w="4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20C35" w:rsidRPr="00592B2C" w:rsidRDefault="00E20C35" w:rsidP="00E20C3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</w:pPr>
            <w:r w:rsidRPr="00592B2C"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  <w:t>0.7</w:t>
            </w:r>
          </w:p>
        </w:tc>
        <w:tc>
          <w:tcPr>
            <w:tcW w:w="11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20C35" w:rsidRPr="00592B2C" w:rsidRDefault="00E20C35" w:rsidP="00E20C35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</w:pPr>
            <w:r w:rsidRPr="00592B2C"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  <w:t>39.7</w:t>
            </w:r>
          </w:p>
        </w:tc>
        <w:tc>
          <w:tcPr>
            <w:tcW w:w="2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20C35" w:rsidRPr="00592B2C" w:rsidRDefault="00E20C35" w:rsidP="00E20C3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</w:pPr>
            <w:r w:rsidRPr="00592B2C"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  <w:t>±</w:t>
            </w:r>
          </w:p>
        </w:tc>
        <w:tc>
          <w:tcPr>
            <w:tcW w:w="6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20C35" w:rsidRPr="00592B2C" w:rsidRDefault="00E20C35" w:rsidP="00E20C3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</w:pPr>
            <w:r w:rsidRPr="00592B2C"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  <w:t>0.4</w:t>
            </w:r>
          </w:p>
        </w:tc>
      </w:tr>
      <w:tr w:rsidR="00E20C35" w:rsidRPr="00592B2C" w:rsidTr="00E20C35">
        <w:trPr>
          <w:trHeight w:val="292"/>
        </w:trPr>
        <w:tc>
          <w:tcPr>
            <w:tcW w:w="11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20C35" w:rsidRPr="00592B2C" w:rsidRDefault="00E20C35" w:rsidP="00E20C3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</w:pPr>
            <w:r w:rsidRPr="00592B2C"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  <w:t>Fru3</w:t>
            </w:r>
          </w:p>
        </w:tc>
        <w:tc>
          <w:tcPr>
            <w:tcW w:w="14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20C35" w:rsidRPr="00592B2C" w:rsidRDefault="00E20C35" w:rsidP="00E20C3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</w:pPr>
            <w:r w:rsidRPr="00592B2C"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  <w:t>180</w:t>
            </w:r>
          </w:p>
        </w:tc>
        <w:tc>
          <w:tcPr>
            <w:tcW w:w="11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20C35" w:rsidRPr="00592B2C" w:rsidRDefault="00E20C35" w:rsidP="00E20C3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</w:pPr>
            <w:r w:rsidRPr="00592B2C"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  <w:t>18</w:t>
            </w:r>
          </w:p>
        </w:tc>
        <w:tc>
          <w:tcPr>
            <w:tcW w:w="4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20C35" w:rsidRPr="00592B2C" w:rsidRDefault="00E20C35" w:rsidP="00E20C3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</w:pPr>
            <w:r w:rsidRPr="00592B2C"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  <w:t>2</w:t>
            </w:r>
          </w:p>
        </w:tc>
        <w:tc>
          <w:tcPr>
            <w:tcW w:w="15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20C35" w:rsidRPr="00592B2C" w:rsidRDefault="00E20C35" w:rsidP="00E20C35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</w:pPr>
            <w:r w:rsidRPr="00592B2C"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  <w:t>47.2</w:t>
            </w:r>
          </w:p>
        </w:tc>
        <w:tc>
          <w:tcPr>
            <w:tcW w:w="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20C35" w:rsidRPr="00592B2C" w:rsidRDefault="00E20C35" w:rsidP="00E20C3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</w:pPr>
            <w:r w:rsidRPr="00592B2C"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  <w:t>±</w:t>
            </w:r>
          </w:p>
        </w:tc>
        <w:tc>
          <w:tcPr>
            <w:tcW w:w="4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20C35" w:rsidRPr="00592B2C" w:rsidRDefault="00E20C35" w:rsidP="00E20C3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</w:pPr>
            <w:r w:rsidRPr="00592B2C"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  <w:t>2.8</w:t>
            </w:r>
          </w:p>
        </w:tc>
        <w:tc>
          <w:tcPr>
            <w:tcW w:w="11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20C35" w:rsidRPr="00592B2C" w:rsidRDefault="00E20C35" w:rsidP="00E20C35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</w:pPr>
            <w:r w:rsidRPr="00592B2C"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  <w:t>71.5</w:t>
            </w:r>
          </w:p>
        </w:tc>
        <w:tc>
          <w:tcPr>
            <w:tcW w:w="2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20C35" w:rsidRPr="00592B2C" w:rsidRDefault="00E20C35" w:rsidP="00E20C3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</w:pPr>
            <w:r w:rsidRPr="00592B2C"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  <w:t>±</w:t>
            </w:r>
          </w:p>
        </w:tc>
        <w:tc>
          <w:tcPr>
            <w:tcW w:w="4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20C35" w:rsidRPr="00592B2C" w:rsidRDefault="00E20C35" w:rsidP="00E20C3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</w:pPr>
            <w:r w:rsidRPr="00592B2C"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  <w:t>4.3</w:t>
            </w:r>
          </w:p>
        </w:tc>
        <w:tc>
          <w:tcPr>
            <w:tcW w:w="11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20C35" w:rsidRPr="00592B2C" w:rsidRDefault="00E20C35" w:rsidP="00E20C35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</w:pPr>
            <w:r w:rsidRPr="00592B2C"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  <w:t>33.6</w:t>
            </w:r>
          </w:p>
        </w:tc>
        <w:tc>
          <w:tcPr>
            <w:tcW w:w="2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20C35" w:rsidRPr="00592B2C" w:rsidRDefault="00E20C35" w:rsidP="00E20C3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</w:pPr>
            <w:r w:rsidRPr="00592B2C"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  <w:t>±</w:t>
            </w:r>
          </w:p>
        </w:tc>
        <w:tc>
          <w:tcPr>
            <w:tcW w:w="6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20C35" w:rsidRPr="00592B2C" w:rsidRDefault="00E20C35" w:rsidP="00E20C3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</w:pPr>
            <w:r w:rsidRPr="00592B2C"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  <w:t>0.0</w:t>
            </w:r>
          </w:p>
        </w:tc>
      </w:tr>
      <w:tr w:rsidR="00E20C35" w:rsidRPr="00592B2C" w:rsidTr="00E20C35">
        <w:trPr>
          <w:trHeight w:val="292"/>
        </w:trPr>
        <w:tc>
          <w:tcPr>
            <w:tcW w:w="11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20C35" w:rsidRPr="00592B2C" w:rsidRDefault="00E20C35" w:rsidP="00E20C3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</w:pPr>
            <w:r w:rsidRPr="00592B2C"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  <w:t>Fru4</w:t>
            </w:r>
          </w:p>
        </w:tc>
        <w:tc>
          <w:tcPr>
            <w:tcW w:w="14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20C35" w:rsidRPr="00592B2C" w:rsidRDefault="00E20C35" w:rsidP="00E20C3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</w:pPr>
            <w:r w:rsidRPr="00592B2C"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  <w:t>200</w:t>
            </w:r>
          </w:p>
        </w:tc>
        <w:tc>
          <w:tcPr>
            <w:tcW w:w="11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20C35" w:rsidRPr="00592B2C" w:rsidRDefault="00E20C35" w:rsidP="00E20C3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</w:pPr>
            <w:r w:rsidRPr="00592B2C"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  <w:t>18</w:t>
            </w:r>
          </w:p>
        </w:tc>
        <w:tc>
          <w:tcPr>
            <w:tcW w:w="4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20C35" w:rsidRPr="00592B2C" w:rsidRDefault="00E20C35" w:rsidP="00E20C3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</w:pPr>
            <w:r w:rsidRPr="00592B2C"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  <w:t>2</w:t>
            </w:r>
          </w:p>
        </w:tc>
        <w:tc>
          <w:tcPr>
            <w:tcW w:w="15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20C35" w:rsidRPr="00592B2C" w:rsidRDefault="00E20C35" w:rsidP="00E20C35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</w:pPr>
            <w:r w:rsidRPr="00592B2C"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  <w:t>89.8</w:t>
            </w:r>
          </w:p>
        </w:tc>
        <w:tc>
          <w:tcPr>
            <w:tcW w:w="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20C35" w:rsidRPr="00592B2C" w:rsidRDefault="00E20C35" w:rsidP="00E20C3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</w:pPr>
            <w:r w:rsidRPr="00592B2C"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  <w:t>±</w:t>
            </w:r>
          </w:p>
        </w:tc>
        <w:tc>
          <w:tcPr>
            <w:tcW w:w="4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20C35" w:rsidRPr="00592B2C" w:rsidRDefault="00E20C35" w:rsidP="00E20C3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</w:pPr>
            <w:r w:rsidRPr="00592B2C"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  <w:t>1.6</w:t>
            </w:r>
          </w:p>
        </w:tc>
        <w:tc>
          <w:tcPr>
            <w:tcW w:w="11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20C35" w:rsidRPr="00592B2C" w:rsidRDefault="00E20C35" w:rsidP="00E20C35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</w:pPr>
            <w:r w:rsidRPr="00592B2C"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  <w:t>62.9</w:t>
            </w:r>
          </w:p>
        </w:tc>
        <w:tc>
          <w:tcPr>
            <w:tcW w:w="2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20C35" w:rsidRPr="00592B2C" w:rsidRDefault="00E20C35" w:rsidP="00E20C3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</w:pPr>
            <w:r w:rsidRPr="00592B2C"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  <w:t>±</w:t>
            </w:r>
          </w:p>
        </w:tc>
        <w:tc>
          <w:tcPr>
            <w:tcW w:w="4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20C35" w:rsidRPr="00592B2C" w:rsidRDefault="00E20C35" w:rsidP="00E20C3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</w:pPr>
            <w:r w:rsidRPr="00592B2C"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  <w:t>0.6</w:t>
            </w:r>
          </w:p>
        </w:tc>
        <w:tc>
          <w:tcPr>
            <w:tcW w:w="11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20C35" w:rsidRPr="00592B2C" w:rsidRDefault="00E20C35" w:rsidP="00E20C35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</w:pPr>
            <w:r w:rsidRPr="00592B2C"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  <w:t>56.5</w:t>
            </w:r>
          </w:p>
        </w:tc>
        <w:tc>
          <w:tcPr>
            <w:tcW w:w="2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20C35" w:rsidRPr="00592B2C" w:rsidRDefault="00E20C35" w:rsidP="00E20C3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</w:pPr>
            <w:r w:rsidRPr="00592B2C"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  <w:t>±</w:t>
            </w:r>
          </w:p>
        </w:tc>
        <w:tc>
          <w:tcPr>
            <w:tcW w:w="6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20C35" w:rsidRPr="00592B2C" w:rsidRDefault="00E20C35" w:rsidP="00E20C3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</w:pPr>
            <w:r w:rsidRPr="00592B2C"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  <w:t>0.5</w:t>
            </w:r>
          </w:p>
        </w:tc>
      </w:tr>
      <w:tr w:rsidR="00E20C35" w:rsidRPr="00592B2C" w:rsidTr="00E20C35">
        <w:trPr>
          <w:trHeight w:val="292"/>
        </w:trPr>
        <w:tc>
          <w:tcPr>
            <w:tcW w:w="11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20C35" w:rsidRPr="00592B2C" w:rsidRDefault="00E20C35" w:rsidP="00E20C3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</w:pPr>
            <w:r w:rsidRPr="00592B2C"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  <w:t>Fru5*</w:t>
            </w:r>
          </w:p>
        </w:tc>
        <w:tc>
          <w:tcPr>
            <w:tcW w:w="14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20C35" w:rsidRPr="00592B2C" w:rsidRDefault="00E20C35" w:rsidP="00E20C3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</w:pPr>
            <w:r w:rsidRPr="00592B2C"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  <w:t>180</w:t>
            </w:r>
          </w:p>
        </w:tc>
        <w:tc>
          <w:tcPr>
            <w:tcW w:w="11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20C35" w:rsidRPr="00592B2C" w:rsidRDefault="00E20C35" w:rsidP="00E20C3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</w:pPr>
            <w:r w:rsidRPr="00592B2C"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  <w:t>24</w:t>
            </w:r>
          </w:p>
        </w:tc>
        <w:tc>
          <w:tcPr>
            <w:tcW w:w="4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20C35" w:rsidRPr="00592B2C" w:rsidRDefault="00E20C35" w:rsidP="00E20C3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</w:pPr>
            <w:r w:rsidRPr="00592B2C"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  <w:t>2</w:t>
            </w:r>
          </w:p>
        </w:tc>
        <w:tc>
          <w:tcPr>
            <w:tcW w:w="15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20C35" w:rsidRPr="00592B2C" w:rsidRDefault="00E20C35" w:rsidP="00E20C35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</w:pPr>
            <w:r w:rsidRPr="00592B2C"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  <w:t>73.3</w:t>
            </w:r>
          </w:p>
        </w:tc>
        <w:tc>
          <w:tcPr>
            <w:tcW w:w="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20C35" w:rsidRPr="00592B2C" w:rsidRDefault="00E20C35" w:rsidP="00E20C3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</w:pPr>
            <w:r w:rsidRPr="00592B2C"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  <w:t>±</w:t>
            </w:r>
          </w:p>
        </w:tc>
        <w:tc>
          <w:tcPr>
            <w:tcW w:w="4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20C35" w:rsidRPr="00592B2C" w:rsidRDefault="00E20C35" w:rsidP="00E20C3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</w:pPr>
            <w:r w:rsidRPr="00592B2C"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  <w:t>2.5</w:t>
            </w:r>
          </w:p>
        </w:tc>
        <w:tc>
          <w:tcPr>
            <w:tcW w:w="11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20C35" w:rsidRPr="00592B2C" w:rsidRDefault="00E20C35" w:rsidP="00E20C35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</w:pPr>
            <w:r w:rsidRPr="00592B2C"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  <w:t>67.3</w:t>
            </w:r>
          </w:p>
        </w:tc>
        <w:tc>
          <w:tcPr>
            <w:tcW w:w="2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20C35" w:rsidRPr="00592B2C" w:rsidRDefault="00E20C35" w:rsidP="00E20C3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</w:pPr>
            <w:r w:rsidRPr="00592B2C"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  <w:t>±</w:t>
            </w:r>
          </w:p>
        </w:tc>
        <w:tc>
          <w:tcPr>
            <w:tcW w:w="4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20C35" w:rsidRPr="00592B2C" w:rsidRDefault="00E20C35" w:rsidP="00E20C3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</w:pPr>
            <w:r w:rsidRPr="00592B2C"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  <w:t>2.7</w:t>
            </w:r>
          </w:p>
        </w:tc>
        <w:tc>
          <w:tcPr>
            <w:tcW w:w="11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20C35" w:rsidRPr="00592B2C" w:rsidRDefault="00E20C35" w:rsidP="00E20C35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</w:pPr>
            <w:r w:rsidRPr="00592B2C"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  <w:t>49.3</w:t>
            </w:r>
          </w:p>
        </w:tc>
        <w:tc>
          <w:tcPr>
            <w:tcW w:w="2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20C35" w:rsidRPr="00592B2C" w:rsidRDefault="00E20C35" w:rsidP="00E20C3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</w:pPr>
            <w:r w:rsidRPr="00592B2C"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  <w:t>±</w:t>
            </w:r>
          </w:p>
        </w:tc>
        <w:tc>
          <w:tcPr>
            <w:tcW w:w="6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20C35" w:rsidRPr="00592B2C" w:rsidRDefault="00E20C35" w:rsidP="00E20C3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</w:pPr>
            <w:r w:rsidRPr="00592B2C"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  <w:t>0.3</w:t>
            </w:r>
          </w:p>
        </w:tc>
      </w:tr>
      <w:tr w:rsidR="00E20C35" w:rsidRPr="00592B2C" w:rsidTr="00E20C35">
        <w:trPr>
          <w:trHeight w:val="292"/>
        </w:trPr>
        <w:tc>
          <w:tcPr>
            <w:tcW w:w="11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20C35" w:rsidRPr="00592B2C" w:rsidRDefault="00E20C35" w:rsidP="00E20C3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</w:pPr>
            <w:r w:rsidRPr="00592B2C"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  <w:t>Fru6*</w:t>
            </w:r>
          </w:p>
        </w:tc>
        <w:tc>
          <w:tcPr>
            <w:tcW w:w="14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20C35" w:rsidRPr="00592B2C" w:rsidRDefault="00E20C35" w:rsidP="00E20C3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</w:pPr>
            <w:r w:rsidRPr="00592B2C"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  <w:t>200</w:t>
            </w:r>
          </w:p>
        </w:tc>
        <w:tc>
          <w:tcPr>
            <w:tcW w:w="11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20C35" w:rsidRPr="00592B2C" w:rsidRDefault="00E20C35" w:rsidP="00E20C3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</w:pPr>
            <w:r w:rsidRPr="00592B2C"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  <w:t>24</w:t>
            </w:r>
          </w:p>
        </w:tc>
        <w:tc>
          <w:tcPr>
            <w:tcW w:w="4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20C35" w:rsidRPr="00592B2C" w:rsidRDefault="00E20C35" w:rsidP="00E20C3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</w:pPr>
            <w:r w:rsidRPr="00592B2C"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  <w:t>2</w:t>
            </w:r>
          </w:p>
        </w:tc>
        <w:tc>
          <w:tcPr>
            <w:tcW w:w="15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20C35" w:rsidRPr="00592B2C" w:rsidRDefault="00E20C35" w:rsidP="00E20C35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</w:pPr>
            <w:r w:rsidRPr="00592B2C"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  <w:t>87.6</w:t>
            </w:r>
          </w:p>
        </w:tc>
        <w:tc>
          <w:tcPr>
            <w:tcW w:w="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20C35" w:rsidRPr="00592B2C" w:rsidRDefault="00E20C35" w:rsidP="00E20C3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</w:pPr>
            <w:r w:rsidRPr="00592B2C"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  <w:t>±</w:t>
            </w:r>
          </w:p>
        </w:tc>
        <w:tc>
          <w:tcPr>
            <w:tcW w:w="4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20C35" w:rsidRPr="00592B2C" w:rsidRDefault="00E20C35" w:rsidP="00E20C3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</w:pPr>
            <w:r w:rsidRPr="00592B2C"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  <w:t>-</w:t>
            </w:r>
          </w:p>
        </w:tc>
        <w:tc>
          <w:tcPr>
            <w:tcW w:w="11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20C35" w:rsidRPr="00592B2C" w:rsidRDefault="00E20C35" w:rsidP="00E20C35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</w:pPr>
            <w:r w:rsidRPr="00592B2C"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  <w:t>48.7</w:t>
            </w:r>
          </w:p>
        </w:tc>
        <w:tc>
          <w:tcPr>
            <w:tcW w:w="2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20C35" w:rsidRPr="00592B2C" w:rsidRDefault="00E20C35" w:rsidP="00E20C3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</w:pPr>
            <w:r w:rsidRPr="00592B2C"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  <w:t>±</w:t>
            </w:r>
          </w:p>
        </w:tc>
        <w:tc>
          <w:tcPr>
            <w:tcW w:w="4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20C35" w:rsidRPr="00592B2C" w:rsidRDefault="00E20C35" w:rsidP="00E20C3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</w:pPr>
            <w:r w:rsidRPr="00592B2C"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  <w:t>-</w:t>
            </w:r>
          </w:p>
        </w:tc>
        <w:tc>
          <w:tcPr>
            <w:tcW w:w="11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20C35" w:rsidRPr="00592B2C" w:rsidRDefault="00E20C35" w:rsidP="00E20C35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</w:pPr>
            <w:r w:rsidRPr="00592B2C"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  <w:t>42.6</w:t>
            </w:r>
          </w:p>
        </w:tc>
        <w:tc>
          <w:tcPr>
            <w:tcW w:w="2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20C35" w:rsidRPr="00592B2C" w:rsidRDefault="00E20C35" w:rsidP="00E20C3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</w:pPr>
            <w:r w:rsidRPr="00592B2C"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  <w:t>±</w:t>
            </w:r>
          </w:p>
        </w:tc>
        <w:tc>
          <w:tcPr>
            <w:tcW w:w="6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20C35" w:rsidRPr="00592B2C" w:rsidRDefault="00E20C35" w:rsidP="00E20C3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</w:pPr>
            <w:r w:rsidRPr="00592B2C"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  <w:t>-</w:t>
            </w:r>
          </w:p>
        </w:tc>
      </w:tr>
      <w:tr w:rsidR="00E20C35" w:rsidRPr="00592B2C" w:rsidTr="00E20C35">
        <w:trPr>
          <w:trHeight w:val="292"/>
        </w:trPr>
        <w:tc>
          <w:tcPr>
            <w:tcW w:w="11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20C35" w:rsidRPr="00592B2C" w:rsidRDefault="00E20C35" w:rsidP="00E20C3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</w:pPr>
            <w:r w:rsidRPr="00592B2C"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  <w:t>Fru7</w:t>
            </w:r>
          </w:p>
        </w:tc>
        <w:tc>
          <w:tcPr>
            <w:tcW w:w="14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20C35" w:rsidRPr="00592B2C" w:rsidRDefault="00E20C35" w:rsidP="00E20C3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</w:pPr>
            <w:r w:rsidRPr="00592B2C"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  <w:t>180</w:t>
            </w:r>
          </w:p>
        </w:tc>
        <w:tc>
          <w:tcPr>
            <w:tcW w:w="11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20C35" w:rsidRPr="00592B2C" w:rsidRDefault="00E20C35" w:rsidP="00E20C3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</w:pPr>
            <w:r w:rsidRPr="00592B2C"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  <w:t>14</w:t>
            </w:r>
          </w:p>
        </w:tc>
        <w:tc>
          <w:tcPr>
            <w:tcW w:w="4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20C35" w:rsidRPr="00592B2C" w:rsidRDefault="00E20C35" w:rsidP="00E20C3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</w:pPr>
            <w:r w:rsidRPr="00592B2C"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  <w:t>3</w:t>
            </w:r>
          </w:p>
        </w:tc>
        <w:tc>
          <w:tcPr>
            <w:tcW w:w="15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20C35" w:rsidRPr="00592B2C" w:rsidRDefault="00E20C35" w:rsidP="00E20C35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</w:pPr>
            <w:r w:rsidRPr="00592B2C"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  <w:t>15.1</w:t>
            </w:r>
          </w:p>
        </w:tc>
        <w:tc>
          <w:tcPr>
            <w:tcW w:w="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20C35" w:rsidRPr="00592B2C" w:rsidRDefault="00E20C35" w:rsidP="00E20C3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</w:pPr>
            <w:r w:rsidRPr="00592B2C"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  <w:t>±</w:t>
            </w:r>
          </w:p>
        </w:tc>
        <w:tc>
          <w:tcPr>
            <w:tcW w:w="4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20C35" w:rsidRPr="00592B2C" w:rsidRDefault="00E20C35" w:rsidP="00E20C3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</w:pPr>
            <w:r w:rsidRPr="00592B2C"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  <w:t>0.3</w:t>
            </w:r>
          </w:p>
        </w:tc>
        <w:tc>
          <w:tcPr>
            <w:tcW w:w="11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20C35" w:rsidRPr="00592B2C" w:rsidRDefault="00E20C35" w:rsidP="00E20C35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</w:pPr>
            <w:r w:rsidRPr="00592B2C"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  <w:t>61.6</w:t>
            </w:r>
          </w:p>
        </w:tc>
        <w:tc>
          <w:tcPr>
            <w:tcW w:w="2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20C35" w:rsidRPr="00592B2C" w:rsidRDefault="00E20C35" w:rsidP="00E20C3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</w:pPr>
            <w:r w:rsidRPr="00592B2C"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  <w:t>±</w:t>
            </w:r>
          </w:p>
        </w:tc>
        <w:tc>
          <w:tcPr>
            <w:tcW w:w="4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20C35" w:rsidRPr="00592B2C" w:rsidRDefault="00E20C35" w:rsidP="00E20C3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</w:pPr>
            <w:r w:rsidRPr="00592B2C"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  <w:t>1.7</w:t>
            </w:r>
          </w:p>
        </w:tc>
        <w:tc>
          <w:tcPr>
            <w:tcW w:w="11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20C35" w:rsidRPr="00592B2C" w:rsidRDefault="00E20C35" w:rsidP="00E20C35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</w:pPr>
            <w:r w:rsidRPr="00592B2C"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  <w:t>9.3</w:t>
            </w:r>
          </w:p>
        </w:tc>
        <w:tc>
          <w:tcPr>
            <w:tcW w:w="2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20C35" w:rsidRPr="00592B2C" w:rsidRDefault="00E20C35" w:rsidP="00E20C3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</w:pPr>
            <w:r w:rsidRPr="00592B2C"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  <w:t>±</w:t>
            </w:r>
          </w:p>
        </w:tc>
        <w:tc>
          <w:tcPr>
            <w:tcW w:w="6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20C35" w:rsidRPr="00592B2C" w:rsidRDefault="00E20C35" w:rsidP="00E20C3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</w:pPr>
            <w:r w:rsidRPr="00592B2C"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  <w:t>0.4</w:t>
            </w:r>
          </w:p>
        </w:tc>
      </w:tr>
      <w:tr w:rsidR="00E20C35" w:rsidRPr="00592B2C" w:rsidTr="00E20C35">
        <w:trPr>
          <w:trHeight w:val="292"/>
        </w:trPr>
        <w:tc>
          <w:tcPr>
            <w:tcW w:w="11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20C35" w:rsidRPr="00592B2C" w:rsidRDefault="00E20C35" w:rsidP="00E20C3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</w:pPr>
            <w:r w:rsidRPr="00592B2C"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  <w:t>Fru8</w:t>
            </w:r>
          </w:p>
        </w:tc>
        <w:tc>
          <w:tcPr>
            <w:tcW w:w="14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20C35" w:rsidRPr="00592B2C" w:rsidRDefault="00E20C35" w:rsidP="00E20C3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</w:pPr>
            <w:r w:rsidRPr="00592B2C"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  <w:t>200</w:t>
            </w:r>
          </w:p>
        </w:tc>
        <w:tc>
          <w:tcPr>
            <w:tcW w:w="11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20C35" w:rsidRPr="00592B2C" w:rsidRDefault="00E20C35" w:rsidP="00E20C3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</w:pPr>
            <w:r w:rsidRPr="00592B2C"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  <w:t>14</w:t>
            </w:r>
          </w:p>
        </w:tc>
        <w:tc>
          <w:tcPr>
            <w:tcW w:w="4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20C35" w:rsidRPr="00592B2C" w:rsidRDefault="00E20C35" w:rsidP="00E20C3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</w:pPr>
            <w:r w:rsidRPr="00592B2C"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  <w:t>3</w:t>
            </w:r>
          </w:p>
        </w:tc>
        <w:tc>
          <w:tcPr>
            <w:tcW w:w="15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20C35" w:rsidRPr="00592B2C" w:rsidRDefault="00E20C35" w:rsidP="00E20C35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</w:pPr>
            <w:r w:rsidRPr="00592B2C"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  <w:t>40.6</w:t>
            </w:r>
          </w:p>
        </w:tc>
        <w:tc>
          <w:tcPr>
            <w:tcW w:w="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20C35" w:rsidRPr="00592B2C" w:rsidRDefault="00E20C35" w:rsidP="00E20C3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</w:pPr>
            <w:r w:rsidRPr="00592B2C"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  <w:t>±</w:t>
            </w:r>
          </w:p>
        </w:tc>
        <w:tc>
          <w:tcPr>
            <w:tcW w:w="4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20C35" w:rsidRPr="00592B2C" w:rsidRDefault="00E20C35" w:rsidP="00E20C3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</w:pPr>
            <w:r w:rsidRPr="00592B2C"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  <w:t>5.3</w:t>
            </w:r>
          </w:p>
        </w:tc>
        <w:tc>
          <w:tcPr>
            <w:tcW w:w="11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20C35" w:rsidRPr="00592B2C" w:rsidRDefault="00E20C35" w:rsidP="00E20C35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</w:pPr>
            <w:r w:rsidRPr="00592B2C"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  <w:t>60.0</w:t>
            </w:r>
          </w:p>
        </w:tc>
        <w:tc>
          <w:tcPr>
            <w:tcW w:w="2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20C35" w:rsidRPr="00592B2C" w:rsidRDefault="00E20C35" w:rsidP="00E20C3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</w:pPr>
            <w:r w:rsidRPr="00592B2C"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  <w:t>±</w:t>
            </w:r>
          </w:p>
        </w:tc>
        <w:tc>
          <w:tcPr>
            <w:tcW w:w="4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20C35" w:rsidRPr="00592B2C" w:rsidRDefault="00E20C35" w:rsidP="00E20C3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</w:pPr>
            <w:r w:rsidRPr="00592B2C"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  <w:t>2.9</w:t>
            </w:r>
          </w:p>
        </w:tc>
        <w:tc>
          <w:tcPr>
            <w:tcW w:w="11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20C35" w:rsidRPr="00592B2C" w:rsidRDefault="00E20C35" w:rsidP="00E20C35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</w:pPr>
            <w:r w:rsidRPr="00592B2C"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  <w:t>24.5</w:t>
            </w:r>
          </w:p>
        </w:tc>
        <w:tc>
          <w:tcPr>
            <w:tcW w:w="2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20C35" w:rsidRPr="00592B2C" w:rsidRDefault="00E20C35" w:rsidP="00E20C3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</w:pPr>
            <w:r w:rsidRPr="00592B2C"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  <w:t>±</w:t>
            </w:r>
          </w:p>
        </w:tc>
        <w:tc>
          <w:tcPr>
            <w:tcW w:w="6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20C35" w:rsidRPr="00592B2C" w:rsidRDefault="00E20C35" w:rsidP="00E20C3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</w:pPr>
            <w:r w:rsidRPr="00592B2C"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  <w:t>4.1</w:t>
            </w:r>
          </w:p>
        </w:tc>
      </w:tr>
      <w:tr w:rsidR="00E20C35" w:rsidRPr="00592B2C" w:rsidTr="00E20C35">
        <w:trPr>
          <w:trHeight w:val="292"/>
        </w:trPr>
        <w:tc>
          <w:tcPr>
            <w:tcW w:w="11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20C35" w:rsidRPr="00592B2C" w:rsidRDefault="00E20C35" w:rsidP="00E20C3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</w:pPr>
            <w:r w:rsidRPr="00592B2C"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  <w:t>Fru9</w:t>
            </w:r>
          </w:p>
        </w:tc>
        <w:tc>
          <w:tcPr>
            <w:tcW w:w="14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20C35" w:rsidRPr="00592B2C" w:rsidRDefault="00E20C35" w:rsidP="00E20C3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</w:pPr>
            <w:r w:rsidRPr="00592B2C"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  <w:t>180</w:t>
            </w:r>
          </w:p>
        </w:tc>
        <w:tc>
          <w:tcPr>
            <w:tcW w:w="11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20C35" w:rsidRPr="00592B2C" w:rsidRDefault="00E20C35" w:rsidP="00E20C3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</w:pPr>
            <w:r w:rsidRPr="00592B2C"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  <w:t>18</w:t>
            </w:r>
          </w:p>
        </w:tc>
        <w:tc>
          <w:tcPr>
            <w:tcW w:w="4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20C35" w:rsidRPr="00592B2C" w:rsidRDefault="00E20C35" w:rsidP="00E20C3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</w:pPr>
            <w:r w:rsidRPr="00592B2C"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  <w:t>3</w:t>
            </w:r>
          </w:p>
        </w:tc>
        <w:tc>
          <w:tcPr>
            <w:tcW w:w="15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20C35" w:rsidRPr="00592B2C" w:rsidRDefault="00E20C35" w:rsidP="00E20C35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</w:pPr>
            <w:r w:rsidRPr="00592B2C"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  <w:t>24.5</w:t>
            </w:r>
          </w:p>
        </w:tc>
        <w:tc>
          <w:tcPr>
            <w:tcW w:w="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20C35" w:rsidRPr="00592B2C" w:rsidRDefault="00E20C35" w:rsidP="00E20C3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</w:pPr>
            <w:r w:rsidRPr="00592B2C"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  <w:t>±</w:t>
            </w:r>
          </w:p>
        </w:tc>
        <w:tc>
          <w:tcPr>
            <w:tcW w:w="4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20C35" w:rsidRPr="00592B2C" w:rsidRDefault="00E20C35" w:rsidP="00E20C3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</w:pPr>
            <w:r w:rsidRPr="00592B2C"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  <w:t>1.2</w:t>
            </w:r>
          </w:p>
        </w:tc>
        <w:tc>
          <w:tcPr>
            <w:tcW w:w="11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20C35" w:rsidRPr="00592B2C" w:rsidRDefault="00E20C35" w:rsidP="00E20C35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</w:pPr>
            <w:r w:rsidRPr="00592B2C"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  <w:t>61.1</w:t>
            </w:r>
          </w:p>
        </w:tc>
        <w:tc>
          <w:tcPr>
            <w:tcW w:w="2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20C35" w:rsidRPr="00592B2C" w:rsidRDefault="00E20C35" w:rsidP="00E20C3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</w:pPr>
            <w:r w:rsidRPr="00592B2C"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  <w:t>±</w:t>
            </w:r>
          </w:p>
        </w:tc>
        <w:tc>
          <w:tcPr>
            <w:tcW w:w="4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20C35" w:rsidRPr="00592B2C" w:rsidRDefault="00E20C35" w:rsidP="00E20C3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</w:pPr>
            <w:r w:rsidRPr="00592B2C"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  <w:t>5.4</w:t>
            </w:r>
          </w:p>
        </w:tc>
        <w:tc>
          <w:tcPr>
            <w:tcW w:w="11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20C35" w:rsidRPr="00592B2C" w:rsidRDefault="00E20C35" w:rsidP="00E20C35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</w:pPr>
            <w:r w:rsidRPr="00592B2C"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  <w:t>15.0</w:t>
            </w:r>
          </w:p>
        </w:tc>
        <w:tc>
          <w:tcPr>
            <w:tcW w:w="2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20C35" w:rsidRPr="00592B2C" w:rsidRDefault="00E20C35" w:rsidP="00E20C3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</w:pPr>
            <w:r w:rsidRPr="00592B2C"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  <w:t>±</w:t>
            </w:r>
          </w:p>
        </w:tc>
        <w:tc>
          <w:tcPr>
            <w:tcW w:w="6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20C35" w:rsidRPr="00592B2C" w:rsidRDefault="00E20C35" w:rsidP="00E20C3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</w:pPr>
            <w:r w:rsidRPr="00592B2C"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  <w:t>2.1</w:t>
            </w:r>
          </w:p>
        </w:tc>
      </w:tr>
      <w:tr w:rsidR="00E20C35" w:rsidRPr="00592B2C" w:rsidTr="00E20C35">
        <w:trPr>
          <w:trHeight w:val="292"/>
        </w:trPr>
        <w:tc>
          <w:tcPr>
            <w:tcW w:w="11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20C35" w:rsidRPr="00592B2C" w:rsidRDefault="00E20C35" w:rsidP="00E20C3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</w:pPr>
            <w:r w:rsidRPr="00592B2C"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  <w:t>Fru10*</w:t>
            </w:r>
          </w:p>
        </w:tc>
        <w:tc>
          <w:tcPr>
            <w:tcW w:w="14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20C35" w:rsidRPr="00592B2C" w:rsidRDefault="00E20C35" w:rsidP="00E20C3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</w:pPr>
            <w:r w:rsidRPr="00592B2C"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  <w:t>200</w:t>
            </w:r>
          </w:p>
        </w:tc>
        <w:tc>
          <w:tcPr>
            <w:tcW w:w="11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20C35" w:rsidRPr="00592B2C" w:rsidRDefault="00E20C35" w:rsidP="00E20C3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</w:pPr>
            <w:r w:rsidRPr="00592B2C"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  <w:t>18</w:t>
            </w:r>
          </w:p>
        </w:tc>
        <w:tc>
          <w:tcPr>
            <w:tcW w:w="4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20C35" w:rsidRPr="00592B2C" w:rsidRDefault="00E20C35" w:rsidP="00E20C3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</w:pPr>
            <w:r w:rsidRPr="00592B2C"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  <w:t>3</w:t>
            </w:r>
          </w:p>
        </w:tc>
        <w:tc>
          <w:tcPr>
            <w:tcW w:w="15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20C35" w:rsidRPr="00592B2C" w:rsidRDefault="00E20C35" w:rsidP="00E20C35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</w:pPr>
            <w:r w:rsidRPr="00592B2C"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  <w:t>71.7</w:t>
            </w:r>
          </w:p>
        </w:tc>
        <w:tc>
          <w:tcPr>
            <w:tcW w:w="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20C35" w:rsidRPr="00592B2C" w:rsidRDefault="00E20C35" w:rsidP="00E20C3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</w:pPr>
            <w:r w:rsidRPr="00592B2C"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  <w:t>±</w:t>
            </w:r>
          </w:p>
        </w:tc>
        <w:tc>
          <w:tcPr>
            <w:tcW w:w="4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20C35" w:rsidRPr="00592B2C" w:rsidRDefault="00E20C35" w:rsidP="00E20C3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</w:pPr>
            <w:r w:rsidRPr="00592B2C"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  <w:t>0.4</w:t>
            </w:r>
          </w:p>
        </w:tc>
        <w:tc>
          <w:tcPr>
            <w:tcW w:w="11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20C35" w:rsidRPr="00592B2C" w:rsidRDefault="00E20C35" w:rsidP="00E20C35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</w:pPr>
            <w:r w:rsidRPr="00592B2C"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  <w:t>58.8</w:t>
            </w:r>
          </w:p>
        </w:tc>
        <w:tc>
          <w:tcPr>
            <w:tcW w:w="2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20C35" w:rsidRPr="00592B2C" w:rsidRDefault="00E20C35" w:rsidP="00E20C3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</w:pPr>
            <w:r w:rsidRPr="00592B2C"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  <w:t>±</w:t>
            </w:r>
          </w:p>
        </w:tc>
        <w:tc>
          <w:tcPr>
            <w:tcW w:w="4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20C35" w:rsidRPr="00592B2C" w:rsidRDefault="00E20C35" w:rsidP="00E20C3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</w:pPr>
            <w:r w:rsidRPr="00592B2C"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  <w:t>2.5</w:t>
            </w:r>
          </w:p>
        </w:tc>
        <w:tc>
          <w:tcPr>
            <w:tcW w:w="11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20C35" w:rsidRPr="00592B2C" w:rsidRDefault="00E20C35" w:rsidP="00E20C35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</w:pPr>
            <w:r w:rsidRPr="00592B2C"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  <w:t>42.2</w:t>
            </w:r>
          </w:p>
        </w:tc>
        <w:tc>
          <w:tcPr>
            <w:tcW w:w="2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20C35" w:rsidRPr="00592B2C" w:rsidRDefault="00E20C35" w:rsidP="00E20C3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</w:pPr>
            <w:r w:rsidRPr="00592B2C"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  <w:t>±</w:t>
            </w:r>
          </w:p>
        </w:tc>
        <w:tc>
          <w:tcPr>
            <w:tcW w:w="6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20C35" w:rsidRPr="00592B2C" w:rsidRDefault="00E20C35" w:rsidP="00E20C3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</w:pPr>
            <w:r w:rsidRPr="00592B2C"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  <w:t>2.0</w:t>
            </w:r>
          </w:p>
        </w:tc>
      </w:tr>
      <w:tr w:rsidR="00E20C35" w:rsidRPr="00592B2C" w:rsidTr="00E20C35">
        <w:trPr>
          <w:trHeight w:val="292"/>
        </w:trPr>
        <w:tc>
          <w:tcPr>
            <w:tcW w:w="11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20C35" w:rsidRPr="00592B2C" w:rsidRDefault="00E20C35" w:rsidP="00E20C3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</w:pPr>
            <w:r w:rsidRPr="00592B2C"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  <w:t>Fru11</w:t>
            </w:r>
          </w:p>
        </w:tc>
        <w:tc>
          <w:tcPr>
            <w:tcW w:w="14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20C35" w:rsidRPr="00592B2C" w:rsidRDefault="00E20C35" w:rsidP="00E20C3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</w:pPr>
            <w:r w:rsidRPr="00592B2C"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  <w:t>180</w:t>
            </w:r>
          </w:p>
        </w:tc>
        <w:tc>
          <w:tcPr>
            <w:tcW w:w="11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20C35" w:rsidRPr="00592B2C" w:rsidRDefault="00E20C35" w:rsidP="00E20C3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</w:pPr>
            <w:r w:rsidRPr="00592B2C"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  <w:t>24</w:t>
            </w:r>
          </w:p>
        </w:tc>
        <w:tc>
          <w:tcPr>
            <w:tcW w:w="4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20C35" w:rsidRPr="00592B2C" w:rsidRDefault="00E20C35" w:rsidP="00E20C3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</w:pPr>
            <w:r w:rsidRPr="00592B2C"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  <w:t>3</w:t>
            </w:r>
          </w:p>
        </w:tc>
        <w:tc>
          <w:tcPr>
            <w:tcW w:w="15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20C35" w:rsidRPr="00592B2C" w:rsidRDefault="00E20C35" w:rsidP="00E20C35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</w:pPr>
            <w:r w:rsidRPr="00592B2C"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  <w:t>37.7</w:t>
            </w:r>
          </w:p>
        </w:tc>
        <w:tc>
          <w:tcPr>
            <w:tcW w:w="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20C35" w:rsidRPr="00592B2C" w:rsidRDefault="00E20C35" w:rsidP="00E20C3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</w:pPr>
            <w:r w:rsidRPr="00592B2C"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  <w:t>±</w:t>
            </w:r>
          </w:p>
        </w:tc>
        <w:tc>
          <w:tcPr>
            <w:tcW w:w="4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20C35" w:rsidRPr="00592B2C" w:rsidRDefault="00E20C35" w:rsidP="00E20C3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</w:pPr>
            <w:r w:rsidRPr="00592B2C"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  <w:t>0.1</w:t>
            </w:r>
          </w:p>
        </w:tc>
        <w:tc>
          <w:tcPr>
            <w:tcW w:w="11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20C35" w:rsidRPr="00592B2C" w:rsidRDefault="00E20C35" w:rsidP="00E20C35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</w:pPr>
            <w:r w:rsidRPr="00592B2C"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  <w:t>60.1</w:t>
            </w:r>
          </w:p>
        </w:tc>
        <w:tc>
          <w:tcPr>
            <w:tcW w:w="2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20C35" w:rsidRPr="00592B2C" w:rsidRDefault="00E20C35" w:rsidP="00E20C3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</w:pPr>
            <w:r w:rsidRPr="00592B2C"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  <w:t>±</w:t>
            </w:r>
          </w:p>
        </w:tc>
        <w:tc>
          <w:tcPr>
            <w:tcW w:w="4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20C35" w:rsidRPr="00592B2C" w:rsidRDefault="00E20C35" w:rsidP="00E20C3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</w:pPr>
            <w:r w:rsidRPr="00592B2C"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  <w:t>1.7</w:t>
            </w:r>
          </w:p>
        </w:tc>
        <w:tc>
          <w:tcPr>
            <w:tcW w:w="11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20C35" w:rsidRPr="00592B2C" w:rsidRDefault="00E20C35" w:rsidP="00E20C35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</w:pPr>
            <w:r w:rsidRPr="00592B2C"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  <w:t>22.6</w:t>
            </w:r>
          </w:p>
        </w:tc>
        <w:tc>
          <w:tcPr>
            <w:tcW w:w="2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20C35" w:rsidRPr="00592B2C" w:rsidRDefault="00E20C35" w:rsidP="00E20C3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</w:pPr>
            <w:r w:rsidRPr="00592B2C"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  <w:t>±</w:t>
            </w:r>
          </w:p>
        </w:tc>
        <w:tc>
          <w:tcPr>
            <w:tcW w:w="6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20C35" w:rsidRPr="00592B2C" w:rsidRDefault="00E20C35" w:rsidP="00E20C3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</w:pPr>
            <w:r w:rsidRPr="00592B2C"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  <w:t>0.7</w:t>
            </w:r>
          </w:p>
        </w:tc>
      </w:tr>
      <w:tr w:rsidR="00E20C35" w:rsidRPr="00592B2C" w:rsidTr="00E20C35">
        <w:trPr>
          <w:trHeight w:val="292"/>
        </w:trPr>
        <w:tc>
          <w:tcPr>
            <w:tcW w:w="115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E20C35" w:rsidRPr="00592B2C" w:rsidRDefault="00E20C35" w:rsidP="00E20C3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</w:pPr>
            <w:r w:rsidRPr="00592B2C"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  <w:t>Fru12*</w:t>
            </w:r>
          </w:p>
        </w:tc>
        <w:tc>
          <w:tcPr>
            <w:tcW w:w="142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E20C35" w:rsidRPr="00592B2C" w:rsidRDefault="00E20C35" w:rsidP="00E20C3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</w:pPr>
            <w:r w:rsidRPr="00592B2C"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  <w:t>200</w:t>
            </w:r>
          </w:p>
        </w:tc>
        <w:tc>
          <w:tcPr>
            <w:tcW w:w="115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E20C35" w:rsidRPr="00592B2C" w:rsidRDefault="00E20C35" w:rsidP="00E20C3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</w:pPr>
            <w:r w:rsidRPr="00592B2C"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  <w:t>24</w:t>
            </w:r>
          </w:p>
        </w:tc>
        <w:tc>
          <w:tcPr>
            <w:tcW w:w="46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E20C35" w:rsidRPr="00592B2C" w:rsidRDefault="00E20C35" w:rsidP="00E20C3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</w:pPr>
            <w:r w:rsidRPr="00592B2C"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  <w:t>3</w:t>
            </w:r>
          </w:p>
        </w:tc>
        <w:tc>
          <w:tcPr>
            <w:tcW w:w="154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E20C35" w:rsidRPr="00592B2C" w:rsidRDefault="00E20C35" w:rsidP="00E20C35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</w:pPr>
            <w:r w:rsidRPr="00592B2C"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  <w:t>84.4</w:t>
            </w:r>
          </w:p>
        </w:tc>
        <w:tc>
          <w:tcPr>
            <w:tcW w:w="2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E20C35" w:rsidRPr="00592B2C" w:rsidRDefault="00E20C35" w:rsidP="00E20C3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</w:pPr>
            <w:r w:rsidRPr="00592B2C"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  <w:t>±</w:t>
            </w:r>
          </w:p>
        </w:tc>
        <w:tc>
          <w:tcPr>
            <w:tcW w:w="44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E20C35" w:rsidRPr="00592B2C" w:rsidRDefault="00E20C35" w:rsidP="00E20C3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</w:pPr>
            <w:r w:rsidRPr="00592B2C"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  <w:t>0.6</w:t>
            </w:r>
          </w:p>
        </w:tc>
        <w:tc>
          <w:tcPr>
            <w:tcW w:w="116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E20C35" w:rsidRPr="00592B2C" w:rsidRDefault="00E20C35" w:rsidP="00E20C35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</w:pPr>
            <w:r w:rsidRPr="00592B2C"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  <w:t>58.2</w:t>
            </w:r>
          </w:p>
        </w:tc>
        <w:tc>
          <w:tcPr>
            <w:tcW w:w="29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E20C35" w:rsidRPr="00592B2C" w:rsidRDefault="00E20C35" w:rsidP="00E20C3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</w:pPr>
            <w:r w:rsidRPr="00592B2C"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  <w:t>±</w:t>
            </w:r>
          </w:p>
        </w:tc>
        <w:tc>
          <w:tcPr>
            <w:tcW w:w="44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E20C35" w:rsidRPr="00592B2C" w:rsidRDefault="00E20C35" w:rsidP="00E20C3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</w:pPr>
            <w:r w:rsidRPr="00592B2C"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  <w:t>0.4</w:t>
            </w:r>
          </w:p>
        </w:tc>
        <w:tc>
          <w:tcPr>
            <w:tcW w:w="111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E20C35" w:rsidRPr="00592B2C" w:rsidRDefault="00E20C35" w:rsidP="00E20C35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</w:pPr>
            <w:r w:rsidRPr="00592B2C"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  <w:t>49.1</w:t>
            </w:r>
          </w:p>
        </w:tc>
        <w:tc>
          <w:tcPr>
            <w:tcW w:w="28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E20C35" w:rsidRPr="00592B2C" w:rsidRDefault="00E20C35" w:rsidP="00E20C3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</w:pPr>
            <w:r w:rsidRPr="00592B2C"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  <w:t>±</w:t>
            </w:r>
          </w:p>
        </w:tc>
        <w:tc>
          <w:tcPr>
            <w:tcW w:w="63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E20C35" w:rsidRPr="00592B2C" w:rsidRDefault="00E20C35" w:rsidP="00E20C3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</w:pPr>
            <w:r w:rsidRPr="00592B2C"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  <w:t>0.7</w:t>
            </w:r>
          </w:p>
        </w:tc>
      </w:tr>
      <w:tr w:rsidR="00E20C35" w:rsidRPr="00592B2C" w:rsidTr="00E20C35">
        <w:trPr>
          <w:trHeight w:val="292"/>
        </w:trPr>
        <w:tc>
          <w:tcPr>
            <w:tcW w:w="11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20C35" w:rsidRPr="00592B2C" w:rsidRDefault="00E20C35" w:rsidP="00E20C3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</w:pPr>
          </w:p>
        </w:tc>
        <w:tc>
          <w:tcPr>
            <w:tcW w:w="14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20C35" w:rsidRPr="00592B2C" w:rsidRDefault="00E20C35" w:rsidP="00E20C35">
            <w:pPr>
              <w:spacing w:after="0" w:line="240" w:lineRule="auto"/>
              <w:jc w:val="center"/>
              <w:rPr>
                <w:rFonts w:eastAsia="Times New Roman" w:cstheme="minorHAnsi"/>
                <w:sz w:val="24"/>
                <w:szCs w:val="24"/>
                <w:lang w:val="en-US" w:eastAsia="de-DE"/>
              </w:rPr>
            </w:pPr>
          </w:p>
        </w:tc>
        <w:tc>
          <w:tcPr>
            <w:tcW w:w="11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20C35" w:rsidRPr="00592B2C" w:rsidRDefault="00E20C35" w:rsidP="00E20C35">
            <w:pPr>
              <w:spacing w:after="0" w:line="240" w:lineRule="auto"/>
              <w:jc w:val="center"/>
              <w:rPr>
                <w:rFonts w:eastAsia="Times New Roman" w:cstheme="minorHAnsi"/>
                <w:sz w:val="24"/>
                <w:szCs w:val="24"/>
                <w:lang w:val="en-US" w:eastAsia="de-DE"/>
              </w:rPr>
            </w:pPr>
          </w:p>
        </w:tc>
        <w:tc>
          <w:tcPr>
            <w:tcW w:w="4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20C35" w:rsidRPr="00592B2C" w:rsidRDefault="00E20C35" w:rsidP="00E20C35">
            <w:pPr>
              <w:spacing w:after="0" w:line="240" w:lineRule="auto"/>
              <w:jc w:val="center"/>
              <w:rPr>
                <w:rFonts w:eastAsia="Times New Roman" w:cstheme="minorHAnsi"/>
                <w:sz w:val="24"/>
                <w:szCs w:val="24"/>
                <w:lang w:val="en-US" w:eastAsia="de-DE"/>
              </w:rPr>
            </w:pPr>
          </w:p>
        </w:tc>
        <w:tc>
          <w:tcPr>
            <w:tcW w:w="15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20C35" w:rsidRPr="00592B2C" w:rsidRDefault="00E20C35" w:rsidP="00E20C35">
            <w:pPr>
              <w:spacing w:after="0" w:line="240" w:lineRule="auto"/>
              <w:jc w:val="center"/>
              <w:rPr>
                <w:rFonts w:eastAsia="Times New Roman" w:cstheme="minorHAnsi"/>
                <w:sz w:val="24"/>
                <w:szCs w:val="24"/>
                <w:lang w:val="en-US" w:eastAsia="de-DE"/>
              </w:rPr>
            </w:pPr>
          </w:p>
        </w:tc>
        <w:tc>
          <w:tcPr>
            <w:tcW w:w="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20C35" w:rsidRPr="00592B2C" w:rsidRDefault="00E20C35" w:rsidP="00E20C35">
            <w:pPr>
              <w:spacing w:after="0" w:line="240" w:lineRule="auto"/>
              <w:jc w:val="center"/>
              <w:rPr>
                <w:rFonts w:eastAsia="Times New Roman" w:cstheme="minorHAnsi"/>
                <w:sz w:val="24"/>
                <w:szCs w:val="24"/>
                <w:lang w:val="en-US" w:eastAsia="de-DE"/>
              </w:rPr>
            </w:pPr>
          </w:p>
        </w:tc>
        <w:tc>
          <w:tcPr>
            <w:tcW w:w="4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20C35" w:rsidRPr="00592B2C" w:rsidRDefault="00E20C35" w:rsidP="00E20C35">
            <w:pPr>
              <w:spacing w:after="0" w:line="240" w:lineRule="auto"/>
              <w:jc w:val="center"/>
              <w:rPr>
                <w:rFonts w:eastAsia="Times New Roman" w:cstheme="minorHAnsi"/>
                <w:sz w:val="24"/>
                <w:szCs w:val="24"/>
                <w:lang w:val="en-US" w:eastAsia="de-DE"/>
              </w:rPr>
            </w:pPr>
          </w:p>
        </w:tc>
        <w:tc>
          <w:tcPr>
            <w:tcW w:w="11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20C35" w:rsidRPr="00592B2C" w:rsidRDefault="00E20C35" w:rsidP="00E20C35">
            <w:pPr>
              <w:spacing w:after="0" w:line="240" w:lineRule="auto"/>
              <w:jc w:val="right"/>
              <w:rPr>
                <w:rFonts w:eastAsia="Times New Roman" w:cstheme="minorHAnsi"/>
                <w:sz w:val="24"/>
                <w:szCs w:val="24"/>
                <w:lang w:val="en-US" w:eastAsia="de-DE"/>
              </w:rPr>
            </w:pPr>
          </w:p>
        </w:tc>
        <w:tc>
          <w:tcPr>
            <w:tcW w:w="2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20C35" w:rsidRPr="00592B2C" w:rsidRDefault="00E20C35" w:rsidP="00E20C35">
            <w:pPr>
              <w:spacing w:after="0" w:line="240" w:lineRule="auto"/>
              <w:jc w:val="center"/>
              <w:rPr>
                <w:rFonts w:eastAsia="Times New Roman" w:cstheme="minorHAnsi"/>
                <w:sz w:val="24"/>
                <w:szCs w:val="24"/>
                <w:lang w:val="en-US" w:eastAsia="de-DE"/>
              </w:rPr>
            </w:pPr>
          </w:p>
        </w:tc>
        <w:tc>
          <w:tcPr>
            <w:tcW w:w="4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20C35" w:rsidRPr="00592B2C" w:rsidRDefault="00E20C35" w:rsidP="00E20C35">
            <w:pPr>
              <w:spacing w:after="0" w:line="240" w:lineRule="auto"/>
              <w:jc w:val="center"/>
              <w:rPr>
                <w:rFonts w:eastAsia="Times New Roman" w:cstheme="minorHAnsi"/>
                <w:sz w:val="24"/>
                <w:szCs w:val="24"/>
                <w:lang w:val="en-US" w:eastAsia="de-DE"/>
              </w:rPr>
            </w:pPr>
          </w:p>
        </w:tc>
        <w:tc>
          <w:tcPr>
            <w:tcW w:w="11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20C35" w:rsidRPr="00592B2C" w:rsidRDefault="00E20C35" w:rsidP="00E20C35">
            <w:pPr>
              <w:spacing w:after="0" w:line="240" w:lineRule="auto"/>
              <w:jc w:val="right"/>
              <w:rPr>
                <w:rFonts w:eastAsia="Times New Roman" w:cstheme="minorHAnsi"/>
                <w:sz w:val="24"/>
                <w:szCs w:val="24"/>
                <w:lang w:val="en-US" w:eastAsia="de-DE"/>
              </w:rPr>
            </w:pPr>
          </w:p>
        </w:tc>
        <w:tc>
          <w:tcPr>
            <w:tcW w:w="2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20C35" w:rsidRPr="00592B2C" w:rsidRDefault="00E20C35" w:rsidP="00E20C35">
            <w:pPr>
              <w:spacing w:after="0" w:line="240" w:lineRule="auto"/>
              <w:jc w:val="center"/>
              <w:rPr>
                <w:rFonts w:eastAsia="Times New Roman" w:cstheme="minorHAnsi"/>
                <w:sz w:val="24"/>
                <w:szCs w:val="24"/>
                <w:lang w:val="en-US" w:eastAsia="de-DE"/>
              </w:rPr>
            </w:pPr>
          </w:p>
        </w:tc>
        <w:tc>
          <w:tcPr>
            <w:tcW w:w="6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20C35" w:rsidRPr="00592B2C" w:rsidRDefault="00E20C35" w:rsidP="00E20C35">
            <w:pPr>
              <w:spacing w:after="0" w:line="240" w:lineRule="auto"/>
              <w:jc w:val="center"/>
              <w:rPr>
                <w:rFonts w:eastAsia="Times New Roman" w:cstheme="minorHAnsi"/>
                <w:sz w:val="24"/>
                <w:szCs w:val="24"/>
                <w:lang w:val="en-US" w:eastAsia="de-DE"/>
              </w:rPr>
            </w:pPr>
          </w:p>
        </w:tc>
      </w:tr>
      <w:tr w:rsidR="00E20C35" w:rsidRPr="00592B2C" w:rsidTr="00E20C35">
        <w:trPr>
          <w:trHeight w:val="292"/>
        </w:trPr>
        <w:tc>
          <w:tcPr>
            <w:tcW w:w="11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20C35" w:rsidRPr="00592B2C" w:rsidRDefault="00E20C35" w:rsidP="00E20C3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</w:pPr>
            <w:r w:rsidRPr="00592B2C"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  <w:t>Glu1</w:t>
            </w:r>
          </w:p>
        </w:tc>
        <w:tc>
          <w:tcPr>
            <w:tcW w:w="14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20C35" w:rsidRPr="00592B2C" w:rsidRDefault="00E20C35" w:rsidP="00E20C3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</w:pPr>
            <w:r w:rsidRPr="00592B2C"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  <w:t>200</w:t>
            </w:r>
          </w:p>
        </w:tc>
        <w:tc>
          <w:tcPr>
            <w:tcW w:w="11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20C35" w:rsidRPr="00592B2C" w:rsidRDefault="00E20C35" w:rsidP="00E20C3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</w:pPr>
            <w:r w:rsidRPr="00592B2C"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  <w:t>14.4</w:t>
            </w:r>
          </w:p>
        </w:tc>
        <w:tc>
          <w:tcPr>
            <w:tcW w:w="4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20C35" w:rsidRPr="00592B2C" w:rsidRDefault="00E20C35" w:rsidP="00E20C3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</w:pPr>
            <w:r w:rsidRPr="00592B2C"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  <w:t>2</w:t>
            </w:r>
          </w:p>
        </w:tc>
        <w:tc>
          <w:tcPr>
            <w:tcW w:w="15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20C35" w:rsidRPr="00592B2C" w:rsidRDefault="00E20C35" w:rsidP="00E20C35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</w:pPr>
            <w:r w:rsidRPr="00592B2C"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  <w:t>17.7</w:t>
            </w:r>
          </w:p>
        </w:tc>
        <w:tc>
          <w:tcPr>
            <w:tcW w:w="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20C35" w:rsidRPr="00592B2C" w:rsidRDefault="00E20C35" w:rsidP="00E20C3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</w:pPr>
            <w:r w:rsidRPr="00592B2C"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  <w:t>±</w:t>
            </w:r>
          </w:p>
        </w:tc>
        <w:tc>
          <w:tcPr>
            <w:tcW w:w="4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20C35" w:rsidRPr="00592B2C" w:rsidRDefault="00E20C35" w:rsidP="00E20C3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</w:pPr>
            <w:r w:rsidRPr="00592B2C"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  <w:t>0.1</w:t>
            </w:r>
          </w:p>
        </w:tc>
        <w:tc>
          <w:tcPr>
            <w:tcW w:w="11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20C35" w:rsidRPr="00592B2C" w:rsidRDefault="00E20C35" w:rsidP="00E20C35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</w:pPr>
            <w:r w:rsidRPr="00592B2C"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  <w:t>38.8</w:t>
            </w:r>
          </w:p>
        </w:tc>
        <w:tc>
          <w:tcPr>
            <w:tcW w:w="2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20C35" w:rsidRPr="00592B2C" w:rsidRDefault="00E20C35" w:rsidP="00E20C3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</w:pPr>
            <w:r w:rsidRPr="00592B2C"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  <w:t>±</w:t>
            </w:r>
          </w:p>
        </w:tc>
        <w:tc>
          <w:tcPr>
            <w:tcW w:w="4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20C35" w:rsidRPr="00592B2C" w:rsidRDefault="00E20C35" w:rsidP="00E20C3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</w:pPr>
            <w:r w:rsidRPr="00592B2C"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  <w:t>1.2</w:t>
            </w:r>
          </w:p>
        </w:tc>
        <w:tc>
          <w:tcPr>
            <w:tcW w:w="11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20C35" w:rsidRPr="00592B2C" w:rsidRDefault="00E20C35" w:rsidP="00E20C35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</w:pPr>
            <w:r w:rsidRPr="00592B2C"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  <w:t>6.8</w:t>
            </w:r>
          </w:p>
        </w:tc>
        <w:tc>
          <w:tcPr>
            <w:tcW w:w="2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20C35" w:rsidRPr="00592B2C" w:rsidRDefault="00E20C35" w:rsidP="00E20C3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</w:pPr>
            <w:r w:rsidRPr="00592B2C"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  <w:t>±</w:t>
            </w:r>
          </w:p>
        </w:tc>
        <w:tc>
          <w:tcPr>
            <w:tcW w:w="6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20C35" w:rsidRPr="00592B2C" w:rsidRDefault="00E20C35" w:rsidP="00E20C3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</w:pPr>
            <w:r w:rsidRPr="00592B2C"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  <w:t>0.2</w:t>
            </w:r>
          </w:p>
        </w:tc>
      </w:tr>
      <w:tr w:rsidR="00E20C35" w:rsidRPr="00592B2C" w:rsidTr="00E20C35">
        <w:trPr>
          <w:trHeight w:val="292"/>
        </w:trPr>
        <w:tc>
          <w:tcPr>
            <w:tcW w:w="11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20C35" w:rsidRPr="00592B2C" w:rsidRDefault="00E20C35" w:rsidP="00E20C3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</w:pPr>
            <w:r w:rsidRPr="00592B2C"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  <w:t>Glu2</w:t>
            </w:r>
          </w:p>
        </w:tc>
        <w:tc>
          <w:tcPr>
            <w:tcW w:w="14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20C35" w:rsidRPr="00592B2C" w:rsidRDefault="00E20C35" w:rsidP="00E20C3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</w:pPr>
            <w:r w:rsidRPr="00592B2C"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  <w:t>210</w:t>
            </w:r>
          </w:p>
        </w:tc>
        <w:tc>
          <w:tcPr>
            <w:tcW w:w="11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20C35" w:rsidRPr="00592B2C" w:rsidRDefault="00E20C35" w:rsidP="00E20C3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</w:pPr>
            <w:r w:rsidRPr="00592B2C"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  <w:t>14.4</w:t>
            </w:r>
          </w:p>
        </w:tc>
        <w:tc>
          <w:tcPr>
            <w:tcW w:w="4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20C35" w:rsidRPr="00592B2C" w:rsidRDefault="00E20C35" w:rsidP="00E20C3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</w:pPr>
            <w:r w:rsidRPr="00592B2C"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  <w:t>2</w:t>
            </w:r>
          </w:p>
        </w:tc>
        <w:tc>
          <w:tcPr>
            <w:tcW w:w="15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20C35" w:rsidRPr="00592B2C" w:rsidRDefault="00E20C35" w:rsidP="00E20C35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</w:pPr>
            <w:r w:rsidRPr="00592B2C"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  <w:t>31.1</w:t>
            </w:r>
          </w:p>
        </w:tc>
        <w:tc>
          <w:tcPr>
            <w:tcW w:w="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20C35" w:rsidRPr="00592B2C" w:rsidRDefault="00E20C35" w:rsidP="00E20C3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</w:pPr>
            <w:r w:rsidRPr="00592B2C"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  <w:t>±</w:t>
            </w:r>
          </w:p>
        </w:tc>
        <w:tc>
          <w:tcPr>
            <w:tcW w:w="4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20C35" w:rsidRPr="00592B2C" w:rsidRDefault="00E20C35" w:rsidP="00E20C3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</w:pPr>
            <w:r w:rsidRPr="00592B2C"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  <w:t>1.4</w:t>
            </w:r>
          </w:p>
        </w:tc>
        <w:tc>
          <w:tcPr>
            <w:tcW w:w="11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20C35" w:rsidRPr="00592B2C" w:rsidRDefault="00E20C35" w:rsidP="00E20C35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</w:pPr>
            <w:r w:rsidRPr="00592B2C"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  <w:t>39.1</w:t>
            </w:r>
          </w:p>
        </w:tc>
        <w:tc>
          <w:tcPr>
            <w:tcW w:w="2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20C35" w:rsidRPr="00592B2C" w:rsidRDefault="00E20C35" w:rsidP="00E20C3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</w:pPr>
            <w:r w:rsidRPr="00592B2C"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  <w:t>±</w:t>
            </w:r>
          </w:p>
        </w:tc>
        <w:tc>
          <w:tcPr>
            <w:tcW w:w="4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20C35" w:rsidRPr="00592B2C" w:rsidRDefault="00E20C35" w:rsidP="00E20C3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</w:pPr>
            <w:r w:rsidRPr="00592B2C"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  <w:t>3.6</w:t>
            </w:r>
          </w:p>
        </w:tc>
        <w:tc>
          <w:tcPr>
            <w:tcW w:w="11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20C35" w:rsidRPr="00592B2C" w:rsidRDefault="00E20C35" w:rsidP="00E20C35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</w:pPr>
            <w:r w:rsidRPr="00592B2C"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  <w:t>12.1</w:t>
            </w:r>
          </w:p>
        </w:tc>
        <w:tc>
          <w:tcPr>
            <w:tcW w:w="2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20C35" w:rsidRPr="00592B2C" w:rsidRDefault="00E20C35" w:rsidP="00E20C3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</w:pPr>
            <w:r w:rsidRPr="00592B2C"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  <w:t>±</w:t>
            </w:r>
          </w:p>
        </w:tc>
        <w:tc>
          <w:tcPr>
            <w:tcW w:w="6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20C35" w:rsidRPr="00592B2C" w:rsidRDefault="00E20C35" w:rsidP="00E20C3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</w:pPr>
            <w:r w:rsidRPr="00592B2C"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  <w:t>0.6</w:t>
            </w:r>
          </w:p>
        </w:tc>
      </w:tr>
      <w:tr w:rsidR="00E20C35" w:rsidRPr="00592B2C" w:rsidTr="00E20C35">
        <w:trPr>
          <w:trHeight w:val="292"/>
        </w:trPr>
        <w:tc>
          <w:tcPr>
            <w:tcW w:w="11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20C35" w:rsidRPr="00592B2C" w:rsidRDefault="00E20C35" w:rsidP="00E20C3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</w:pPr>
            <w:r w:rsidRPr="00592B2C"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  <w:t>Glu3</w:t>
            </w:r>
          </w:p>
        </w:tc>
        <w:tc>
          <w:tcPr>
            <w:tcW w:w="14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20C35" w:rsidRPr="00592B2C" w:rsidRDefault="00E20C35" w:rsidP="00E20C3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</w:pPr>
            <w:r w:rsidRPr="00592B2C"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  <w:t>200</w:t>
            </w:r>
          </w:p>
        </w:tc>
        <w:tc>
          <w:tcPr>
            <w:tcW w:w="11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20C35" w:rsidRPr="00592B2C" w:rsidRDefault="00E20C35" w:rsidP="00E20C3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</w:pPr>
            <w:r w:rsidRPr="00592B2C"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  <w:t>18</w:t>
            </w:r>
          </w:p>
        </w:tc>
        <w:tc>
          <w:tcPr>
            <w:tcW w:w="4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20C35" w:rsidRPr="00592B2C" w:rsidRDefault="00E20C35" w:rsidP="00E20C3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</w:pPr>
            <w:r w:rsidRPr="00592B2C"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  <w:t>2</w:t>
            </w:r>
          </w:p>
        </w:tc>
        <w:tc>
          <w:tcPr>
            <w:tcW w:w="15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20C35" w:rsidRPr="00592B2C" w:rsidRDefault="00E20C35" w:rsidP="00E20C35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</w:pPr>
            <w:r w:rsidRPr="00592B2C"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  <w:t>21.4</w:t>
            </w:r>
          </w:p>
        </w:tc>
        <w:tc>
          <w:tcPr>
            <w:tcW w:w="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20C35" w:rsidRPr="00592B2C" w:rsidRDefault="00E20C35" w:rsidP="00E20C3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</w:pPr>
            <w:r w:rsidRPr="00592B2C"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  <w:t>±</w:t>
            </w:r>
          </w:p>
        </w:tc>
        <w:tc>
          <w:tcPr>
            <w:tcW w:w="4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20C35" w:rsidRPr="00592B2C" w:rsidRDefault="00E20C35" w:rsidP="00E20C3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</w:pPr>
            <w:r w:rsidRPr="00592B2C"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  <w:t>1.7</w:t>
            </w:r>
          </w:p>
        </w:tc>
        <w:tc>
          <w:tcPr>
            <w:tcW w:w="11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20C35" w:rsidRPr="00592B2C" w:rsidRDefault="00E20C35" w:rsidP="00E20C35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</w:pPr>
            <w:r w:rsidRPr="00592B2C"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  <w:t>41.1</w:t>
            </w:r>
          </w:p>
        </w:tc>
        <w:tc>
          <w:tcPr>
            <w:tcW w:w="2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20C35" w:rsidRPr="00592B2C" w:rsidRDefault="00E20C35" w:rsidP="00E20C3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</w:pPr>
            <w:r w:rsidRPr="00592B2C"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  <w:t>±</w:t>
            </w:r>
          </w:p>
        </w:tc>
        <w:tc>
          <w:tcPr>
            <w:tcW w:w="4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20C35" w:rsidRPr="00592B2C" w:rsidRDefault="00E20C35" w:rsidP="00E20C3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</w:pPr>
            <w:r w:rsidRPr="00592B2C"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  <w:t>4.7</w:t>
            </w:r>
          </w:p>
        </w:tc>
        <w:tc>
          <w:tcPr>
            <w:tcW w:w="11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20C35" w:rsidRPr="00592B2C" w:rsidRDefault="00E20C35" w:rsidP="00E20C35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</w:pPr>
            <w:r w:rsidRPr="00592B2C"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  <w:t>8.7</w:t>
            </w:r>
          </w:p>
        </w:tc>
        <w:tc>
          <w:tcPr>
            <w:tcW w:w="2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20C35" w:rsidRPr="00592B2C" w:rsidRDefault="00E20C35" w:rsidP="00E20C3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</w:pPr>
            <w:r w:rsidRPr="00592B2C"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  <w:t>±</w:t>
            </w:r>
          </w:p>
        </w:tc>
        <w:tc>
          <w:tcPr>
            <w:tcW w:w="6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20C35" w:rsidRPr="00592B2C" w:rsidRDefault="00E20C35" w:rsidP="00E20C3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</w:pPr>
            <w:r w:rsidRPr="00592B2C"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  <w:t>0.3</w:t>
            </w:r>
          </w:p>
        </w:tc>
      </w:tr>
      <w:tr w:rsidR="00E20C35" w:rsidRPr="00592B2C" w:rsidTr="00E20C35">
        <w:trPr>
          <w:trHeight w:val="292"/>
        </w:trPr>
        <w:tc>
          <w:tcPr>
            <w:tcW w:w="11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20C35" w:rsidRPr="00592B2C" w:rsidRDefault="00E20C35" w:rsidP="00E20C3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</w:pPr>
            <w:r w:rsidRPr="00592B2C"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  <w:t>Glu4</w:t>
            </w:r>
          </w:p>
        </w:tc>
        <w:tc>
          <w:tcPr>
            <w:tcW w:w="14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20C35" w:rsidRPr="00592B2C" w:rsidRDefault="00E20C35" w:rsidP="00E20C3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</w:pPr>
            <w:r w:rsidRPr="00592B2C"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  <w:t>210</w:t>
            </w:r>
          </w:p>
        </w:tc>
        <w:tc>
          <w:tcPr>
            <w:tcW w:w="11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20C35" w:rsidRPr="00592B2C" w:rsidRDefault="00E20C35" w:rsidP="00E20C3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</w:pPr>
            <w:r w:rsidRPr="00592B2C"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  <w:t>18</w:t>
            </w:r>
          </w:p>
        </w:tc>
        <w:tc>
          <w:tcPr>
            <w:tcW w:w="4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20C35" w:rsidRPr="00592B2C" w:rsidRDefault="00E20C35" w:rsidP="00E20C3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</w:pPr>
            <w:r w:rsidRPr="00592B2C"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  <w:t>2</w:t>
            </w:r>
          </w:p>
        </w:tc>
        <w:tc>
          <w:tcPr>
            <w:tcW w:w="15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20C35" w:rsidRPr="00592B2C" w:rsidRDefault="00E20C35" w:rsidP="00E20C35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</w:pPr>
            <w:r w:rsidRPr="00592B2C"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  <w:t>43.1</w:t>
            </w:r>
          </w:p>
        </w:tc>
        <w:tc>
          <w:tcPr>
            <w:tcW w:w="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20C35" w:rsidRPr="00592B2C" w:rsidRDefault="00E20C35" w:rsidP="00E20C3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</w:pPr>
            <w:r w:rsidRPr="00592B2C"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  <w:t>±</w:t>
            </w:r>
          </w:p>
        </w:tc>
        <w:tc>
          <w:tcPr>
            <w:tcW w:w="4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20C35" w:rsidRPr="00592B2C" w:rsidRDefault="00E20C35" w:rsidP="00E20C3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</w:pPr>
            <w:r w:rsidRPr="00592B2C"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  <w:t>0.7</w:t>
            </w:r>
          </w:p>
        </w:tc>
        <w:tc>
          <w:tcPr>
            <w:tcW w:w="11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20C35" w:rsidRPr="00592B2C" w:rsidRDefault="00E20C35" w:rsidP="00E20C35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</w:pPr>
            <w:r w:rsidRPr="00592B2C"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  <w:t>31.1</w:t>
            </w:r>
          </w:p>
        </w:tc>
        <w:tc>
          <w:tcPr>
            <w:tcW w:w="2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20C35" w:rsidRPr="00592B2C" w:rsidRDefault="00E20C35" w:rsidP="00E20C3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</w:pPr>
            <w:r w:rsidRPr="00592B2C"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  <w:t>±</w:t>
            </w:r>
          </w:p>
        </w:tc>
        <w:tc>
          <w:tcPr>
            <w:tcW w:w="4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20C35" w:rsidRPr="00592B2C" w:rsidRDefault="00E20C35" w:rsidP="00E20C3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</w:pPr>
            <w:r w:rsidRPr="00592B2C"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  <w:t>0.4</w:t>
            </w:r>
          </w:p>
        </w:tc>
        <w:tc>
          <w:tcPr>
            <w:tcW w:w="11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20C35" w:rsidRPr="00592B2C" w:rsidRDefault="00E20C35" w:rsidP="00E20C35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</w:pPr>
            <w:r w:rsidRPr="00592B2C"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  <w:t>13.4</w:t>
            </w:r>
          </w:p>
        </w:tc>
        <w:tc>
          <w:tcPr>
            <w:tcW w:w="2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20C35" w:rsidRPr="00592B2C" w:rsidRDefault="00E20C35" w:rsidP="00E20C3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</w:pPr>
            <w:r w:rsidRPr="00592B2C"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  <w:t>±</w:t>
            </w:r>
          </w:p>
        </w:tc>
        <w:tc>
          <w:tcPr>
            <w:tcW w:w="6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20C35" w:rsidRPr="00592B2C" w:rsidRDefault="00E20C35" w:rsidP="00E20C3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</w:pPr>
            <w:r w:rsidRPr="00592B2C"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  <w:t>0.4</w:t>
            </w:r>
          </w:p>
        </w:tc>
      </w:tr>
      <w:tr w:rsidR="00E20C35" w:rsidRPr="00592B2C" w:rsidTr="00E20C35">
        <w:trPr>
          <w:trHeight w:val="292"/>
        </w:trPr>
        <w:tc>
          <w:tcPr>
            <w:tcW w:w="11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20C35" w:rsidRPr="00592B2C" w:rsidRDefault="00E20C35" w:rsidP="00E20C3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</w:pPr>
            <w:r w:rsidRPr="00592B2C"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  <w:t>Glu5*</w:t>
            </w:r>
          </w:p>
        </w:tc>
        <w:tc>
          <w:tcPr>
            <w:tcW w:w="14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20C35" w:rsidRPr="00592B2C" w:rsidRDefault="00E20C35" w:rsidP="00E20C3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</w:pPr>
            <w:r w:rsidRPr="00592B2C"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  <w:t>200</w:t>
            </w:r>
          </w:p>
        </w:tc>
        <w:tc>
          <w:tcPr>
            <w:tcW w:w="11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20C35" w:rsidRPr="00592B2C" w:rsidRDefault="00E20C35" w:rsidP="00E20C3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</w:pPr>
            <w:r w:rsidRPr="00592B2C"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  <w:t>24</w:t>
            </w:r>
          </w:p>
        </w:tc>
        <w:tc>
          <w:tcPr>
            <w:tcW w:w="4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20C35" w:rsidRPr="00592B2C" w:rsidRDefault="00E20C35" w:rsidP="00E20C3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</w:pPr>
            <w:r w:rsidRPr="00592B2C"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  <w:t>2</w:t>
            </w:r>
          </w:p>
        </w:tc>
        <w:tc>
          <w:tcPr>
            <w:tcW w:w="15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20C35" w:rsidRPr="00592B2C" w:rsidRDefault="00E20C35" w:rsidP="00E20C35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</w:pPr>
            <w:r w:rsidRPr="00592B2C"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  <w:t>37.5</w:t>
            </w:r>
          </w:p>
        </w:tc>
        <w:tc>
          <w:tcPr>
            <w:tcW w:w="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20C35" w:rsidRPr="00592B2C" w:rsidRDefault="00E20C35" w:rsidP="00E20C3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</w:pPr>
            <w:r w:rsidRPr="00592B2C"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  <w:t>±</w:t>
            </w:r>
          </w:p>
        </w:tc>
        <w:tc>
          <w:tcPr>
            <w:tcW w:w="4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20C35" w:rsidRPr="00592B2C" w:rsidRDefault="00E20C35" w:rsidP="00E20C3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</w:pPr>
            <w:r w:rsidRPr="00592B2C"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  <w:t>0.5</w:t>
            </w:r>
          </w:p>
        </w:tc>
        <w:tc>
          <w:tcPr>
            <w:tcW w:w="11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20C35" w:rsidRPr="00592B2C" w:rsidRDefault="00E20C35" w:rsidP="00E20C35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</w:pPr>
            <w:r w:rsidRPr="00592B2C"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  <w:t>37.8</w:t>
            </w:r>
          </w:p>
        </w:tc>
        <w:tc>
          <w:tcPr>
            <w:tcW w:w="2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20C35" w:rsidRPr="00592B2C" w:rsidRDefault="00E20C35" w:rsidP="00E20C3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</w:pPr>
            <w:r w:rsidRPr="00592B2C"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  <w:t>±</w:t>
            </w:r>
          </w:p>
        </w:tc>
        <w:tc>
          <w:tcPr>
            <w:tcW w:w="4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20C35" w:rsidRPr="00592B2C" w:rsidRDefault="00E20C35" w:rsidP="00E20C3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</w:pPr>
            <w:r w:rsidRPr="00592B2C"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  <w:t>0.9</w:t>
            </w:r>
          </w:p>
        </w:tc>
        <w:tc>
          <w:tcPr>
            <w:tcW w:w="11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20C35" w:rsidRPr="00592B2C" w:rsidRDefault="00E20C35" w:rsidP="00E20C35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</w:pPr>
            <w:r w:rsidRPr="00592B2C"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  <w:t>14.2</w:t>
            </w:r>
          </w:p>
        </w:tc>
        <w:tc>
          <w:tcPr>
            <w:tcW w:w="2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20C35" w:rsidRPr="00592B2C" w:rsidRDefault="00E20C35" w:rsidP="00E20C3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</w:pPr>
            <w:r w:rsidRPr="00592B2C"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  <w:t>±</w:t>
            </w:r>
          </w:p>
        </w:tc>
        <w:tc>
          <w:tcPr>
            <w:tcW w:w="6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20C35" w:rsidRPr="00592B2C" w:rsidRDefault="00E20C35" w:rsidP="00E20C3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</w:pPr>
            <w:r w:rsidRPr="00592B2C"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  <w:t>0.1</w:t>
            </w:r>
          </w:p>
        </w:tc>
      </w:tr>
      <w:tr w:rsidR="00E20C35" w:rsidRPr="00592B2C" w:rsidTr="00E20C35">
        <w:trPr>
          <w:trHeight w:val="292"/>
        </w:trPr>
        <w:tc>
          <w:tcPr>
            <w:tcW w:w="11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20C35" w:rsidRPr="00592B2C" w:rsidRDefault="00E20C35" w:rsidP="00E20C3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</w:pPr>
            <w:r w:rsidRPr="00592B2C"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  <w:t>Glu6*</w:t>
            </w:r>
          </w:p>
        </w:tc>
        <w:tc>
          <w:tcPr>
            <w:tcW w:w="14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20C35" w:rsidRPr="00592B2C" w:rsidRDefault="00E20C35" w:rsidP="00E20C3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</w:pPr>
            <w:r w:rsidRPr="00592B2C"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  <w:t>210</w:t>
            </w:r>
          </w:p>
        </w:tc>
        <w:tc>
          <w:tcPr>
            <w:tcW w:w="11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20C35" w:rsidRPr="00592B2C" w:rsidRDefault="00E20C35" w:rsidP="00E20C3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</w:pPr>
            <w:r w:rsidRPr="00592B2C"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  <w:t>24</w:t>
            </w:r>
          </w:p>
        </w:tc>
        <w:tc>
          <w:tcPr>
            <w:tcW w:w="4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20C35" w:rsidRPr="00592B2C" w:rsidRDefault="00E20C35" w:rsidP="00E20C3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</w:pPr>
            <w:r w:rsidRPr="00592B2C"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  <w:t>2</w:t>
            </w:r>
          </w:p>
        </w:tc>
        <w:tc>
          <w:tcPr>
            <w:tcW w:w="15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20C35" w:rsidRPr="00592B2C" w:rsidRDefault="00E20C35" w:rsidP="00E20C35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</w:pPr>
            <w:r w:rsidRPr="00592B2C"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  <w:t>48.2</w:t>
            </w:r>
          </w:p>
        </w:tc>
        <w:tc>
          <w:tcPr>
            <w:tcW w:w="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20C35" w:rsidRPr="00592B2C" w:rsidRDefault="00E20C35" w:rsidP="00E20C3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</w:pPr>
            <w:r w:rsidRPr="00592B2C"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  <w:t>±</w:t>
            </w:r>
          </w:p>
        </w:tc>
        <w:tc>
          <w:tcPr>
            <w:tcW w:w="4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20C35" w:rsidRPr="00592B2C" w:rsidRDefault="00E20C35" w:rsidP="00E20C3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</w:pPr>
            <w:r w:rsidRPr="00592B2C"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  <w:t>1.2</w:t>
            </w:r>
          </w:p>
        </w:tc>
        <w:tc>
          <w:tcPr>
            <w:tcW w:w="11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20C35" w:rsidRPr="00592B2C" w:rsidRDefault="00E20C35" w:rsidP="00E20C35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</w:pPr>
            <w:r w:rsidRPr="00592B2C"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  <w:t>33.7</w:t>
            </w:r>
          </w:p>
        </w:tc>
        <w:tc>
          <w:tcPr>
            <w:tcW w:w="2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20C35" w:rsidRPr="00592B2C" w:rsidRDefault="00E20C35" w:rsidP="00E20C3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</w:pPr>
            <w:r w:rsidRPr="00592B2C"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  <w:t>±</w:t>
            </w:r>
          </w:p>
        </w:tc>
        <w:tc>
          <w:tcPr>
            <w:tcW w:w="4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20C35" w:rsidRPr="00592B2C" w:rsidRDefault="00E20C35" w:rsidP="00E20C3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</w:pPr>
            <w:r w:rsidRPr="00592B2C"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  <w:t>3.7</w:t>
            </w:r>
          </w:p>
        </w:tc>
        <w:tc>
          <w:tcPr>
            <w:tcW w:w="11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20C35" w:rsidRPr="00592B2C" w:rsidRDefault="00E20C35" w:rsidP="00E20C35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</w:pPr>
            <w:r w:rsidRPr="00592B2C"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  <w:t>16.2</w:t>
            </w:r>
          </w:p>
        </w:tc>
        <w:tc>
          <w:tcPr>
            <w:tcW w:w="2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20C35" w:rsidRPr="00592B2C" w:rsidRDefault="00E20C35" w:rsidP="00E20C3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</w:pPr>
            <w:r w:rsidRPr="00592B2C"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  <w:t>±</w:t>
            </w:r>
          </w:p>
        </w:tc>
        <w:tc>
          <w:tcPr>
            <w:tcW w:w="6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20C35" w:rsidRPr="00592B2C" w:rsidRDefault="00E20C35" w:rsidP="00E20C3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</w:pPr>
            <w:r w:rsidRPr="00592B2C"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  <w:t>1.4</w:t>
            </w:r>
          </w:p>
        </w:tc>
      </w:tr>
      <w:tr w:rsidR="00E20C35" w:rsidRPr="00592B2C" w:rsidTr="00E20C35">
        <w:trPr>
          <w:trHeight w:val="292"/>
        </w:trPr>
        <w:tc>
          <w:tcPr>
            <w:tcW w:w="11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20C35" w:rsidRPr="00592B2C" w:rsidRDefault="00E20C35" w:rsidP="00E20C3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</w:pPr>
            <w:r w:rsidRPr="00592B2C"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  <w:t>Glu7</w:t>
            </w:r>
          </w:p>
        </w:tc>
        <w:tc>
          <w:tcPr>
            <w:tcW w:w="14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20C35" w:rsidRPr="00592B2C" w:rsidRDefault="00E20C35" w:rsidP="00E20C3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</w:pPr>
            <w:r w:rsidRPr="00592B2C"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  <w:t>200</w:t>
            </w:r>
          </w:p>
        </w:tc>
        <w:tc>
          <w:tcPr>
            <w:tcW w:w="11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20C35" w:rsidRPr="00592B2C" w:rsidRDefault="00E20C35" w:rsidP="00E20C3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</w:pPr>
            <w:r w:rsidRPr="00592B2C"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  <w:t>14.4</w:t>
            </w:r>
          </w:p>
        </w:tc>
        <w:tc>
          <w:tcPr>
            <w:tcW w:w="4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20C35" w:rsidRPr="00592B2C" w:rsidRDefault="00E20C35" w:rsidP="00E20C3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</w:pPr>
            <w:r w:rsidRPr="00592B2C"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  <w:t>3</w:t>
            </w:r>
          </w:p>
        </w:tc>
        <w:tc>
          <w:tcPr>
            <w:tcW w:w="15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20C35" w:rsidRPr="00592B2C" w:rsidRDefault="00E20C35" w:rsidP="00E20C35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</w:pPr>
            <w:r w:rsidRPr="00592B2C"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  <w:t>19.6</w:t>
            </w:r>
          </w:p>
        </w:tc>
        <w:tc>
          <w:tcPr>
            <w:tcW w:w="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20C35" w:rsidRPr="00592B2C" w:rsidRDefault="00E20C35" w:rsidP="00E20C3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</w:pPr>
            <w:r w:rsidRPr="00592B2C"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  <w:t>±</w:t>
            </w:r>
          </w:p>
        </w:tc>
        <w:tc>
          <w:tcPr>
            <w:tcW w:w="4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20C35" w:rsidRPr="00592B2C" w:rsidRDefault="00E20C35" w:rsidP="00E20C3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</w:pPr>
            <w:r w:rsidRPr="00592B2C"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  <w:t>2.0</w:t>
            </w:r>
          </w:p>
        </w:tc>
        <w:tc>
          <w:tcPr>
            <w:tcW w:w="11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20C35" w:rsidRPr="00592B2C" w:rsidRDefault="00E20C35" w:rsidP="00E20C35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</w:pPr>
            <w:r w:rsidRPr="00592B2C"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  <w:t>37.7</w:t>
            </w:r>
          </w:p>
        </w:tc>
        <w:tc>
          <w:tcPr>
            <w:tcW w:w="2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20C35" w:rsidRPr="00592B2C" w:rsidRDefault="00E20C35" w:rsidP="00E20C3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</w:pPr>
            <w:r w:rsidRPr="00592B2C"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  <w:t>±</w:t>
            </w:r>
          </w:p>
        </w:tc>
        <w:tc>
          <w:tcPr>
            <w:tcW w:w="4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20C35" w:rsidRPr="00592B2C" w:rsidRDefault="00E20C35" w:rsidP="00E20C3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</w:pPr>
            <w:r w:rsidRPr="00592B2C"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  <w:t>4.0</w:t>
            </w:r>
          </w:p>
        </w:tc>
        <w:tc>
          <w:tcPr>
            <w:tcW w:w="11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20C35" w:rsidRPr="00592B2C" w:rsidRDefault="00E20C35" w:rsidP="00E20C35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</w:pPr>
            <w:r w:rsidRPr="00592B2C"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  <w:t>7.3</w:t>
            </w:r>
          </w:p>
        </w:tc>
        <w:tc>
          <w:tcPr>
            <w:tcW w:w="2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20C35" w:rsidRPr="00592B2C" w:rsidRDefault="00E20C35" w:rsidP="00E20C3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</w:pPr>
            <w:r w:rsidRPr="00592B2C"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  <w:t>±</w:t>
            </w:r>
          </w:p>
        </w:tc>
        <w:tc>
          <w:tcPr>
            <w:tcW w:w="6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20C35" w:rsidRPr="00592B2C" w:rsidRDefault="00E20C35" w:rsidP="00E20C3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</w:pPr>
            <w:r w:rsidRPr="00592B2C"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  <w:t>0.0</w:t>
            </w:r>
          </w:p>
        </w:tc>
      </w:tr>
      <w:tr w:rsidR="00E20C35" w:rsidRPr="00592B2C" w:rsidTr="00E20C35">
        <w:trPr>
          <w:trHeight w:val="292"/>
        </w:trPr>
        <w:tc>
          <w:tcPr>
            <w:tcW w:w="11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20C35" w:rsidRPr="00592B2C" w:rsidRDefault="00E20C35" w:rsidP="00E20C3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</w:pPr>
            <w:r w:rsidRPr="00592B2C"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  <w:t>Glu8</w:t>
            </w:r>
          </w:p>
        </w:tc>
        <w:tc>
          <w:tcPr>
            <w:tcW w:w="14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20C35" w:rsidRPr="00592B2C" w:rsidRDefault="00E20C35" w:rsidP="00E20C3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</w:pPr>
            <w:r w:rsidRPr="00592B2C"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  <w:t>210</w:t>
            </w:r>
          </w:p>
        </w:tc>
        <w:tc>
          <w:tcPr>
            <w:tcW w:w="11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20C35" w:rsidRPr="00592B2C" w:rsidRDefault="00E20C35" w:rsidP="00E20C3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</w:pPr>
            <w:r w:rsidRPr="00592B2C"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  <w:t>14.4</w:t>
            </w:r>
          </w:p>
        </w:tc>
        <w:tc>
          <w:tcPr>
            <w:tcW w:w="4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20C35" w:rsidRPr="00592B2C" w:rsidRDefault="00E20C35" w:rsidP="00E20C3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</w:pPr>
            <w:r w:rsidRPr="00592B2C"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  <w:t>3</w:t>
            </w:r>
          </w:p>
        </w:tc>
        <w:tc>
          <w:tcPr>
            <w:tcW w:w="15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20C35" w:rsidRPr="00592B2C" w:rsidRDefault="00E20C35" w:rsidP="00E20C35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</w:pPr>
            <w:r w:rsidRPr="00592B2C"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  <w:t>36.5</w:t>
            </w:r>
          </w:p>
        </w:tc>
        <w:tc>
          <w:tcPr>
            <w:tcW w:w="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20C35" w:rsidRPr="00592B2C" w:rsidRDefault="00E20C35" w:rsidP="00E20C3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</w:pPr>
            <w:r w:rsidRPr="00592B2C"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  <w:t>±</w:t>
            </w:r>
          </w:p>
        </w:tc>
        <w:tc>
          <w:tcPr>
            <w:tcW w:w="4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20C35" w:rsidRPr="00592B2C" w:rsidRDefault="00E20C35" w:rsidP="00E20C3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</w:pPr>
            <w:r w:rsidRPr="00592B2C"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  <w:t>2.4</w:t>
            </w:r>
          </w:p>
        </w:tc>
        <w:tc>
          <w:tcPr>
            <w:tcW w:w="11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20C35" w:rsidRPr="00592B2C" w:rsidRDefault="00E20C35" w:rsidP="00E20C35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</w:pPr>
            <w:r w:rsidRPr="00592B2C"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  <w:t>47.8</w:t>
            </w:r>
          </w:p>
        </w:tc>
        <w:tc>
          <w:tcPr>
            <w:tcW w:w="2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20C35" w:rsidRPr="00592B2C" w:rsidRDefault="00E20C35" w:rsidP="00E20C3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</w:pPr>
            <w:r w:rsidRPr="00592B2C"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  <w:t>±</w:t>
            </w:r>
          </w:p>
        </w:tc>
        <w:tc>
          <w:tcPr>
            <w:tcW w:w="4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20C35" w:rsidRPr="00592B2C" w:rsidRDefault="00E20C35" w:rsidP="00E20C3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</w:pPr>
            <w:r w:rsidRPr="00592B2C"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  <w:t>3.5</w:t>
            </w:r>
          </w:p>
        </w:tc>
        <w:tc>
          <w:tcPr>
            <w:tcW w:w="11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20C35" w:rsidRPr="00592B2C" w:rsidRDefault="00E20C35" w:rsidP="00E20C35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</w:pPr>
            <w:r w:rsidRPr="00592B2C"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  <w:t>17.4</w:t>
            </w:r>
          </w:p>
        </w:tc>
        <w:tc>
          <w:tcPr>
            <w:tcW w:w="2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20C35" w:rsidRPr="00592B2C" w:rsidRDefault="00E20C35" w:rsidP="00E20C3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</w:pPr>
            <w:r w:rsidRPr="00592B2C"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  <w:t>±</w:t>
            </w:r>
          </w:p>
        </w:tc>
        <w:tc>
          <w:tcPr>
            <w:tcW w:w="6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20C35" w:rsidRPr="00592B2C" w:rsidRDefault="00E20C35" w:rsidP="00E20C3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</w:pPr>
            <w:r w:rsidRPr="00592B2C"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  <w:t>0.1</w:t>
            </w:r>
          </w:p>
        </w:tc>
      </w:tr>
      <w:tr w:rsidR="00E20C35" w:rsidRPr="00592B2C" w:rsidTr="00E20C35">
        <w:trPr>
          <w:trHeight w:val="292"/>
        </w:trPr>
        <w:tc>
          <w:tcPr>
            <w:tcW w:w="11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20C35" w:rsidRPr="00592B2C" w:rsidRDefault="00E20C35" w:rsidP="00E20C3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</w:pPr>
            <w:r w:rsidRPr="00592B2C"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  <w:t>Glu9</w:t>
            </w:r>
          </w:p>
        </w:tc>
        <w:tc>
          <w:tcPr>
            <w:tcW w:w="14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20C35" w:rsidRPr="00592B2C" w:rsidRDefault="00E20C35" w:rsidP="00E20C3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</w:pPr>
            <w:r w:rsidRPr="00592B2C"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  <w:t>200</w:t>
            </w:r>
          </w:p>
        </w:tc>
        <w:tc>
          <w:tcPr>
            <w:tcW w:w="11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20C35" w:rsidRPr="00592B2C" w:rsidRDefault="00E20C35" w:rsidP="00E20C3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</w:pPr>
            <w:r w:rsidRPr="00592B2C"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  <w:t>18</w:t>
            </w:r>
          </w:p>
        </w:tc>
        <w:tc>
          <w:tcPr>
            <w:tcW w:w="4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20C35" w:rsidRPr="00592B2C" w:rsidRDefault="00E20C35" w:rsidP="00E20C3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</w:pPr>
            <w:r w:rsidRPr="00592B2C"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  <w:t>3</w:t>
            </w:r>
          </w:p>
        </w:tc>
        <w:tc>
          <w:tcPr>
            <w:tcW w:w="15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20C35" w:rsidRPr="00592B2C" w:rsidRDefault="00E20C35" w:rsidP="00E20C35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</w:pPr>
            <w:r w:rsidRPr="00592B2C"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  <w:t>28.6</w:t>
            </w:r>
          </w:p>
        </w:tc>
        <w:tc>
          <w:tcPr>
            <w:tcW w:w="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20C35" w:rsidRPr="00592B2C" w:rsidRDefault="00E20C35" w:rsidP="00E20C3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</w:pPr>
            <w:r w:rsidRPr="00592B2C"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  <w:t>±</w:t>
            </w:r>
          </w:p>
        </w:tc>
        <w:tc>
          <w:tcPr>
            <w:tcW w:w="4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20C35" w:rsidRPr="00592B2C" w:rsidRDefault="00E20C35" w:rsidP="00E20C3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</w:pPr>
            <w:r w:rsidRPr="00592B2C"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  <w:t>1.5</w:t>
            </w:r>
          </w:p>
        </w:tc>
        <w:tc>
          <w:tcPr>
            <w:tcW w:w="11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20C35" w:rsidRPr="00592B2C" w:rsidRDefault="00E20C35" w:rsidP="00E20C35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</w:pPr>
            <w:r w:rsidRPr="00592B2C"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  <w:t>45.6</w:t>
            </w:r>
          </w:p>
        </w:tc>
        <w:tc>
          <w:tcPr>
            <w:tcW w:w="2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20C35" w:rsidRPr="00592B2C" w:rsidRDefault="00E20C35" w:rsidP="00E20C3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</w:pPr>
            <w:r w:rsidRPr="00592B2C"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  <w:t>±</w:t>
            </w:r>
          </w:p>
        </w:tc>
        <w:tc>
          <w:tcPr>
            <w:tcW w:w="4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20C35" w:rsidRPr="00592B2C" w:rsidRDefault="00E20C35" w:rsidP="00E20C3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</w:pPr>
            <w:r w:rsidRPr="00592B2C"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  <w:t>1.5</w:t>
            </w:r>
          </w:p>
        </w:tc>
        <w:tc>
          <w:tcPr>
            <w:tcW w:w="11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20C35" w:rsidRPr="00592B2C" w:rsidRDefault="00E20C35" w:rsidP="00E20C35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</w:pPr>
            <w:r w:rsidRPr="00592B2C"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  <w:t>13.0</w:t>
            </w:r>
          </w:p>
        </w:tc>
        <w:tc>
          <w:tcPr>
            <w:tcW w:w="2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20C35" w:rsidRPr="00592B2C" w:rsidRDefault="00E20C35" w:rsidP="00E20C3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</w:pPr>
            <w:r w:rsidRPr="00592B2C"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  <w:t>±</w:t>
            </w:r>
          </w:p>
        </w:tc>
        <w:tc>
          <w:tcPr>
            <w:tcW w:w="6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20C35" w:rsidRPr="00592B2C" w:rsidRDefault="00E20C35" w:rsidP="00E20C3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</w:pPr>
            <w:r w:rsidRPr="00592B2C"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  <w:t>0.2</w:t>
            </w:r>
          </w:p>
        </w:tc>
      </w:tr>
      <w:tr w:rsidR="00E20C35" w:rsidRPr="00592B2C" w:rsidTr="00E20C35">
        <w:trPr>
          <w:trHeight w:val="292"/>
        </w:trPr>
        <w:tc>
          <w:tcPr>
            <w:tcW w:w="11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20C35" w:rsidRPr="00592B2C" w:rsidRDefault="00E20C35" w:rsidP="00E20C3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</w:pPr>
            <w:r w:rsidRPr="00592B2C"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  <w:t>Glu10</w:t>
            </w:r>
          </w:p>
        </w:tc>
        <w:tc>
          <w:tcPr>
            <w:tcW w:w="14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20C35" w:rsidRPr="00592B2C" w:rsidRDefault="00E20C35" w:rsidP="00E20C3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</w:pPr>
            <w:r w:rsidRPr="00592B2C"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  <w:t>210</w:t>
            </w:r>
          </w:p>
        </w:tc>
        <w:tc>
          <w:tcPr>
            <w:tcW w:w="11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20C35" w:rsidRPr="00592B2C" w:rsidRDefault="00E20C35" w:rsidP="00E20C3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</w:pPr>
            <w:r w:rsidRPr="00592B2C"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  <w:t>18</w:t>
            </w:r>
          </w:p>
        </w:tc>
        <w:tc>
          <w:tcPr>
            <w:tcW w:w="4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20C35" w:rsidRPr="00592B2C" w:rsidRDefault="00E20C35" w:rsidP="00E20C3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</w:pPr>
            <w:r w:rsidRPr="00592B2C"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  <w:t>3</w:t>
            </w:r>
          </w:p>
        </w:tc>
        <w:tc>
          <w:tcPr>
            <w:tcW w:w="15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20C35" w:rsidRPr="00592B2C" w:rsidRDefault="00E20C35" w:rsidP="00E20C35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</w:pPr>
            <w:r w:rsidRPr="00592B2C"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  <w:t>36.3</w:t>
            </w:r>
          </w:p>
        </w:tc>
        <w:tc>
          <w:tcPr>
            <w:tcW w:w="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20C35" w:rsidRPr="00592B2C" w:rsidRDefault="00E20C35" w:rsidP="00E20C3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</w:pPr>
            <w:r w:rsidRPr="00592B2C"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  <w:t>±</w:t>
            </w:r>
          </w:p>
        </w:tc>
        <w:tc>
          <w:tcPr>
            <w:tcW w:w="4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20C35" w:rsidRPr="00592B2C" w:rsidRDefault="00E20C35" w:rsidP="00E20C3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</w:pPr>
            <w:r w:rsidRPr="00592B2C"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  <w:t>1.4</w:t>
            </w:r>
          </w:p>
        </w:tc>
        <w:tc>
          <w:tcPr>
            <w:tcW w:w="11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20C35" w:rsidRPr="00592B2C" w:rsidRDefault="00E20C35" w:rsidP="00E20C35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</w:pPr>
            <w:r w:rsidRPr="00592B2C"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  <w:t>49.9</w:t>
            </w:r>
          </w:p>
        </w:tc>
        <w:tc>
          <w:tcPr>
            <w:tcW w:w="2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20C35" w:rsidRPr="00592B2C" w:rsidRDefault="00E20C35" w:rsidP="00E20C3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</w:pPr>
            <w:r w:rsidRPr="00592B2C"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  <w:t>±</w:t>
            </w:r>
          </w:p>
        </w:tc>
        <w:tc>
          <w:tcPr>
            <w:tcW w:w="4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20C35" w:rsidRPr="00592B2C" w:rsidRDefault="00E20C35" w:rsidP="00E20C3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</w:pPr>
            <w:r w:rsidRPr="00592B2C"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  <w:t>2.8</w:t>
            </w:r>
          </w:p>
        </w:tc>
        <w:tc>
          <w:tcPr>
            <w:tcW w:w="11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20C35" w:rsidRPr="00592B2C" w:rsidRDefault="00E20C35" w:rsidP="00E20C35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</w:pPr>
            <w:r w:rsidRPr="00592B2C"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  <w:t>18.1</w:t>
            </w:r>
          </w:p>
        </w:tc>
        <w:tc>
          <w:tcPr>
            <w:tcW w:w="2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20C35" w:rsidRPr="00592B2C" w:rsidRDefault="00E20C35" w:rsidP="00E20C3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</w:pPr>
            <w:r w:rsidRPr="00592B2C"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  <w:t>±</w:t>
            </w:r>
          </w:p>
        </w:tc>
        <w:tc>
          <w:tcPr>
            <w:tcW w:w="6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20C35" w:rsidRPr="00592B2C" w:rsidRDefault="00E20C35" w:rsidP="00E20C3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</w:pPr>
            <w:r w:rsidRPr="00592B2C"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  <w:t>0.3</w:t>
            </w:r>
          </w:p>
        </w:tc>
      </w:tr>
      <w:tr w:rsidR="00E20C35" w:rsidRPr="00592B2C" w:rsidTr="00E20C35">
        <w:trPr>
          <w:trHeight w:val="292"/>
        </w:trPr>
        <w:tc>
          <w:tcPr>
            <w:tcW w:w="11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20C35" w:rsidRPr="00592B2C" w:rsidRDefault="00E20C35" w:rsidP="00E20C3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</w:pPr>
            <w:r w:rsidRPr="00592B2C"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  <w:t>Glu11</w:t>
            </w:r>
          </w:p>
        </w:tc>
        <w:tc>
          <w:tcPr>
            <w:tcW w:w="14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20C35" w:rsidRPr="00592B2C" w:rsidRDefault="00E20C35" w:rsidP="00E20C3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</w:pPr>
            <w:r w:rsidRPr="00592B2C"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  <w:t>200</w:t>
            </w:r>
          </w:p>
        </w:tc>
        <w:tc>
          <w:tcPr>
            <w:tcW w:w="11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20C35" w:rsidRPr="00592B2C" w:rsidRDefault="00E20C35" w:rsidP="00E20C3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</w:pPr>
            <w:r w:rsidRPr="00592B2C"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  <w:t>24</w:t>
            </w:r>
          </w:p>
        </w:tc>
        <w:tc>
          <w:tcPr>
            <w:tcW w:w="4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20C35" w:rsidRPr="00592B2C" w:rsidRDefault="00E20C35" w:rsidP="00E20C3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</w:pPr>
            <w:r w:rsidRPr="00592B2C"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  <w:t>3</w:t>
            </w:r>
          </w:p>
        </w:tc>
        <w:tc>
          <w:tcPr>
            <w:tcW w:w="15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20C35" w:rsidRPr="00592B2C" w:rsidRDefault="00E20C35" w:rsidP="00E20C35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</w:pPr>
            <w:r w:rsidRPr="00592B2C"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  <w:t>31.8</w:t>
            </w:r>
          </w:p>
        </w:tc>
        <w:tc>
          <w:tcPr>
            <w:tcW w:w="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20C35" w:rsidRPr="00592B2C" w:rsidRDefault="00E20C35" w:rsidP="00E20C3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</w:pPr>
            <w:r w:rsidRPr="00592B2C"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  <w:t>±</w:t>
            </w:r>
          </w:p>
        </w:tc>
        <w:tc>
          <w:tcPr>
            <w:tcW w:w="4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20C35" w:rsidRPr="00592B2C" w:rsidRDefault="00E20C35" w:rsidP="00E20C3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</w:pPr>
            <w:r w:rsidRPr="00592B2C"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  <w:t>1.2</w:t>
            </w:r>
          </w:p>
        </w:tc>
        <w:tc>
          <w:tcPr>
            <w:tcW w:w="11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20C35" w:rsidRPr="00592B2C" w:rsidRDefault="00E20C35" w:rsidP="00E20C35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</w:pPr>
            <w:r w:rsidRPr="00592B2C"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  <w:t>45.6</w:t>
            </w:r>
          </w:p>
        </w:tc>
        <w:tc>
          <w:tcPr>
            <w:tcW w:w="2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20C35" w:rsidRPr="00592B2C" w:rsidRDefault="00E20C35" w:rsidP="00E20C3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</w:pPr>
            <w:r w:rsidRPr="00592B2C"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  <w:t>±</w:t>
            </w:r>
          </w:p>
        </w:tc>
        <w:tc>
          <w:tcPr>
            <w:tcW w:w="4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20C35" w:rsidRPr="00592B2C" w:rsidRDefault="00E20C35" w:rsidP="00E20C3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</w:pPr>
            <w:r w:rsidRPr="00592B2C"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  <w:t>2.7</w:t>
            </w:r>
          </w:p>
        </w:tc>
        <w:tc>
          <w:tcPr>
            <w:tcW w:w="11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20C35" w:rsidRPr="00592B2C" w:rsidRDefault="00E20C35" w:rsidP="00E20C35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</w:pPr>
            <w:r w:rsidRPr="00592B2C"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  <w:t>14.4</w:t>
            </w:r>
          </w:p>
        </w:tc>
        <w:tc>
          <w:tcPr>
            <w:tcW w:w="2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20C35" w:rsidRPr="00592B2C" w:rsidRDefault="00E20C35" w:rsidP="00E20C3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</w:pPr>
            <w:r w:rsidRPr="00592B2C"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  <w:t>±</w:t>
            </w:r>
          </w:p>
        </w:tc>
        <w:tc>
          <w:tcPr>
            <w:tcW w:w="6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20C35" w:rsidRPr="00592B2C" w:rsidRDefault="00E20C35" w:rsidP="00E20C3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</w:pPr>
            <w:r w:rsidRPr="00592B2C"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  <w:t>0.3</w:t>
            </w:r>
          </w:p>
        </w:tc>
      </w:tr>
      <w:tr w:rsidR="00E20C35" w:rsidRPr="00592B2C" w:rsidTr="00E20C35">
        <w:trPr>
          <w:trHeight w:val="292"/>
        </w:trPr>
        <w:tc>
          <w:tcPr>
            <w:tcW w:w="115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E20C35" w:rsidRPr="00592B2C" w:rsidRDefault="00E20C35" w:rsidP="00E20C3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</w:pPr>
            <w:r w:rsidRPr="00592B2C"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  <w:t>Glu12</w:t>
            </w:r>
          </w:p>
        </w:tc>
        <w:tc>
          <w:tcPr>
            <w:tcW w:w="142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E20C35" w:rsidRPr="00592B2C" w:rsidRDefault="00E20C35" w:rsidP="00E20C3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</w:pPr>
            <w:r w:rsidRPr="00592B2C"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  <w:t>210</w:t>
            </w:r>
          </w:p>
        </w:tc>
        <w:tc>
          <w:tcPr>
            <w:tcW w:w="115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E20C35" w:rsidRPr="00592B2C" w:rsidRDefault="00E20C35" w:rsidP="00E20C3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</w:pPr>
            <w:r w:rsidRPr="00592B2C"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  <w:t>24</w:t>
            </w:r>
          </w:p>
        </w:tc>
        <w:tc>
          <w:tcPr>
            <w:tcW w:w="46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E20C35" w:rsidRPr="00592B2C" w:rsidRDefault="00E20C35" w:rsidP="00E20C3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</w:pPr>
            <w:r w:rsidRPr="00592B2C"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  <w:t>3</w:t>
            </w:r>
          </w:p>
        </w:tc>
        <w:tc>
          <w:tcPr>
            <w:tcW w:w="154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E20C35" w:rsidRPr="00592B2C" w:rsidRDefault="00E20C35" w:rsidP="00E20C35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</w:pPr>
            <w:r w:rsidRPr="00592B2C"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  <w:t>44.4</w:t>
            </w:r>
          </w:p>
        </w:tc>
        <w:tc>
          <w:tcPr>
            <w:tcW w:w="2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E20C35" w:rsidRPr="00592B2C" w:rsidRDefault="00E20C35" w:rsidP="00E20C3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</w:pPr>
            <w:r w:rsidRPr="00592B2C"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  <w:t>±</w:t>
            </w:r>
          </w:p>
        </w:tc>
        <w:tc>
          <w:tcPr>
            <w:tcW w:w="44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E20C35" w:rsidRPr="00592B2C" w:rsidRDefault="00E20C35" w:rsidP="00E20C3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</w:pPr>
            <w:r w:rsidRPr="00592B2C"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  <w:t>3.5</w:t>
            </w:r>
          </w:p>
        </w:tc>
        <w:tc>
          <w:tcPr>
            <w:tcW w:w="116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E20C35" w:rsidRPr="00592B2C" w:rsidRDefault="00E20C35" w:rsidP="00E20C35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</w:pPr>
            <w:r w:rsidRPr="00592B2C"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  <w:t>40.5</w:t>
            </w:r>
          </w:p>
        </w:tc>
        <w:tc>
          <w:tcPr>
            <w:tcW w:w="29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E20C35" w:rsidRPr="00592B2C" w:rsidRDefault="00E20C35" w:rsidP="00E20C3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</w:pPr>
            <w:r w:rsidRPr="00592B2C"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  <w:t>±</w:t>
            </w:r>
          </w:p>
        </w:tc>
        <w:tc>
          <w:tcPr>
            <w:tcW w:w="44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E20C35" w:rsidRPr="00592B2C" w:rsidRDefault="00E20C35" w:rsidP="00E20C3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</w:pPr>
            <w:r w:rsidRPr="00592B2C"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  <w:t>3.3</w:t>
            </w:r>
          </w:p>
        </w:tc>
        <w:tc>
          <w:tcPr>
            <w:tcW w:w="111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E20C35" w:rsidRPr="00592B2C" w:rsidRDefault="00E20C35" w:rsidP="00E20C35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</w:pPr>
            <w:r w:rsidRPr="00592B2C"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  <w:t>17.9</w:t>
            </w:r>
          </w:p>
        </w:tc>
        <w:tc>
          <w:tcPr>
            <w:tcW w:w="28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E20C35" w:rsidRPr="00592B2C" w:rsidRDefault="00E20C35" w:rsidP="00E20C3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</w:pPr>
            <w:r w:rsidRPr="00592B2C"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  <w:t>±</w:t>
            </w:r>
          </w:p>
        </w:tc>
        <w:tc>
          <w:tcPr>
            <w:tcW w:w="63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E20C35" w:rsidRPr="00592B2C" w:rsidRDefault="00E20C35" w:rsidP="00E20C3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</w:pPr>
            <w:r w:rsidRPr="00592B2C"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  <w:t>0.0</w:t>
            </w:r>
          </w:p>
        </w:tc>
      </w:tr>
    </w:tbl>
    <w:p w:rsidR="00E20C35" w:rsidRPr="008F1869" w:rsidRDefault="00592B2C" w:rsidP="00E20C35">
      <w:pPr>
        <w:pStyle w:val="Beschriftung"/>
        <w:keepNext/>
        <w:spacing w:line="480" w:lineRule="auto"/>
        <w:rPr>
          <w:rFonts w:cstheme="minorHAnsi"/>
          <w:i w:val="0"/>
          <w:color w:val="auto"/>
          <w:sz w:val="24"/>
          <w:szCs w:val="24"/>
          <w:lang w:val="en-US"/>
        </w:rPr>
      </w:pPr>
      <w:r>
        <w:rPr>
          <w:rFonts w:cstheme="minorHAnsi"/>
          <w:i w:val="0"/>
          <w:color w:val="auto"/>
          <w:sz w:val="24"/>
          <w:szCs w:val="24"/>
          <w:lang w:val="en-US"/>
        </w:rPr>
        <w:t>Table S2</w:t>
      </w:r>
      <w:r w:rsidR="00E20C35" w:rsidRPr="008F1869">
        <w:rPr>
          <w:rFonts w:cstheme="minorHAnsi"/>
          <w:i w:val="0"/>
          <w:color w:val="auto"/>
          <w:sz w:val="24"/>
          <w:szCs w:val="24"/>
          <w:lang w:val="en-US"/>
        </w:rPr>
        <w:t xml:space="preserve"> Obtained molar sugar conversion, HMF selectivity, and HMF yield for each trial</w:t>
      </w:r>
    </w:p>
    <w:p w:rsidR="00E20C35" w:rsidRPr="008F1869" w:rsidRDefault="00E20C35" w:rsidP="00E20C35">
      <w:pPr>
        <w:spacing w:line="480" w:lineRule="auto"/>
        <w:rPr>
          <w:rFonts w:cstheme="minorHAnsi"/>
          <w:sz w:val="24"/>
          <w:szCs w:val="24"/>
          <w:lang w:val="en-US"/>
        </w:rPr>
      </w:pPr>
      <w:r w:rsidRPr="008F1869">
        <w:rPr>
          <w:rFonts w:cstheme="minorHAnsi"/>
          <w:sz w:val="24"/>
          <w:szCs w:val="24"/>
          <w:lang w:val="en-US"/>
        </w:rPr>
        <w:t>*High formation of solid particles were observed</w:t>
      </w:r>
    </w:p>
    <w:p w:rsidR="00E20C35" w:rsidRPr="008F1869" w:rsidRDefault="00E20C35" w:rsidP="00E20C35">
      <w:pPr>
        <w:spacing w:line="480" w:lineRule="auto"/>
        <w:rPr>
          <w:rFonts w:cstheme="minorHAnsi"/>
          <w:sz w:val="24"/>
          <w:szCs w:val="24"/>
          <w:lang w:val="en-US"/>
        </w:rPr>
      </w:pPr>
      <w:r w:rsidRPr="008F1869">
        <w:rPr>
          <w:rFonts w:cstheme="minorHAnsi"/>
          <w:sz w:val="24"/>
          <w:szCs w:val="24"/>
          <w:lang w:val="en-US"/>
        </w:rPr>
        <w:lastRenderedPageBreak/>
        <w:t>All data are presented as mean ± standard deviation (n = 3).</w:t>
      </w:r>
    </w:p>
    <w:p w:rsidR="00E20C35" w:rsidRPr="00592B2C" w:rsidRDefault="00E20C35" w:rsidP="00E20C35">
      <w:pPr>
        <w:keepNext/>
        <w:spacing w:line="480" w:lineRule="auto"/>
        <w:rPr>
          <w:rFonts w:cstheme="minorHAnsi"/>
          <w:sz w:val="24"/>
          <w:szCs w:val="24"/>
          <w:lang w:val="en-US"/>
        </w:rPr>
      </w:pPr>
      <w:r w:rsidRPr="008F1869">
        <w:rPr>
          <w:rFonts w:cstheme="minorHAnsi"/>
          <w:noProof/>
          <w:sz w:val="24"/>
          <w:szCs w:val="24"/>
          <w:lang w:eastAsia="de-DE"/>
        </w:rPr>
        <w:drawing>
          <wp:inline distT="0" distB="0" distL="0" distR="0" wp14:anchorId="1159DD1E" wp14:editId="3F847A1A">
            <wp:extent cx="5578475" cy="3401695"/>
            <wp:effectExtent l="0" t="0" r="3175" b="8255"/>
            <wp:docPr id="2" name="Grafik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>
                    <a:blip r:embed="rId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578475" cy="3401695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:rsidR="00E20C35" w:rsidRPr="008F1869" w:rsidRDefault="00E20C35" w:rsidP="00E20C35">
      <w:pPr>
        <w:pStyle w:val="Beschriftung"/>
        <w:spacing w:line="480" w:lineRule="auto"/>
        <w:rPr>
          <w:rFonts w:cstheme="minorHAnsi"/>
          <w:i w:val="0"/>
          <w:color w:val="auto"/>
          <w:sz w:val="24"/>
          <w:szCs w:val="24"/>
          <w:lang w:val="en-US"/>
        </w:rPr>
      </w:pPr>
      <w:r w:rsidRPr="008F1869">
        <w:rPr>
          <w:rFonts w:cstheme="minorHAnsi"/>
          <w:i w:val="0"/>
          <w:color w:val="auto"/>
          <w:sz w:val="24"/>
          <w:szCs w:val="24"/>
          <w:lang w:val="en-US"/>
        </w:rPr>
        <w:t xml:space="preserve">Figure S </w:t>
      </w:r>
      <w:r w:rsidRPr="008F1869">
        <w:rPr>
          <w:rFonts w:cstheme="minorHAnsi"/>
          <w:i w:val="0"/>
          <w:color w:val="auto"/>
          <w:sz w:val="24"/>
          <w:szCs w:val="24"/>
        </w:rPr>
        <w:fldChar w:fldCharType="begin"/>
      </w:r>
      <w:r w:rsidRPr="008F1869">
        <w:rPr>
          <w:rFonts w:cstheme="minorHAnsi"/>
          <w:i w:val="0"/>
          <w:color w:val="auto"/>
          <w:sz w:val="24"/>
          <w:szCs w:val="24"/>
          <w:lang w:val="en-US"/>
        </w:rPr>
        <w:instrText xml:space="preserve"> SEQ Figure_S \* ARABIC </w:instrText>
      </w:r>
      <w:r w:rsidRPr="008F1869">
        <w:rPr>
          <w:rFonts w:cstheme="minorHAnsi"/>
          <w:i w:val="0"/>
          <w:color w:val="auto"/>
          <w:sz w:val="24"/>
          <w:szCs w:val="24"/>
        </w:rPr>
        <w:fldChar w:fldCharType="separate"/>
      </w:r>
      <w:r w:rsidRPr="008F1869">
        <w:rPr>
          <w:rFonts w:cstheme="minorHAnsi"/>
          <w:i w:val="0"/>
          <w:noProof/>
          <w:color w:val="auto"/>
          <w:sz w:val="24"/>
          <w:szCs w:val="24"/>
          <w:lang w:val="en-US"/>
        </w:rPr>
        <w:t>1</w:t>
      </w:r>
      <w:r w:rsidRPr="008F1869">
        <w:rPr>
          <w:rFonts w:cstheme="minorHAnsi"/>
          <w:i w:val="0"/>
          <w:color w:val="auto"/>
          <w:sz w:val="24"/>
          <w:szCs w:val="24"/>
        </w:rPr>
        <w:fldChar w:fldCharType="end"/>
      </w:r>
      <w:r w:rsidRPr="008F1869">
        <w:rPr>
          <w:rFonts w:cstheme="minorHAnsi"/>
          <w:i w:val="0"/>
          <w:color w:val="auto"/>
          <w:sz w:val="24"/>
          <w:szCs w:val="24"/>
          <w:lang w:val="en-US"/>
        </w:rPr>
        <w:t xml:space="preserve"> Process flow diagram of HMF synthesis unit</w:t>
      </w:r>
    </w:p>
    <w:p w:rsidR="00926BB4" w:rsidRPr="00E20C35" w:rsidRDefault="00926BB4">
      <w:pPr>
        <w:rPr>
          <w:lang w:val="en-US"/>
        </w:rPr>
      </w:pPr>
    </w:p>
    <w:sectPr w:rsidR="00926BB4" w:rsidRPr="00E20C35" w:rsidSect="008F1869">
      <w:pgSz w:w="11906" w:h="16838"/>
      <w:pgMar w:top="1701" w:right="1418" w:bottom="1134" w:left="1701" w:header="709" w:footer="709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E20C35"/>
    <w:rsid w:val="00027934"/>
    <w:rsid w:val="000D709C"/>
    <w:rsid w:val="00122D5A"/>
    <w:rsid w:val="002918FB"/>
    <w:rsid w:val="00592B2C"/>
    <w:rsid w:val="008A456F"/>
    <w:rsid w:val="009243F1"/>
    <w:rsid w:val="00926BB4"/>
    <w:rsid w:val="00A27780"/>
    <w:rsid w:val="00C12899"/>
    <w:rsid w:val="00E20C35"/>
    <w:rsid w:val="00E4080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4191BC98"/>
  <w15:chartTrackingRefBased/>
  <w15:docId w15:val="{5747EEB2-F9B4-4401-ABA1-39529FA5412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de-DE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Standard">
    <w:name w:val="Normal"/>
    <w:qFormat/>
    <w:rsid w:val="00E20C35"/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paragraph" w:styleId="Beschriftung">
    <w:name w:val="caption"/>
    <w:basedOn w:val="Standard"/>
    <w:next w:val="Standard"/>
    <w:uiPriority w:val="35"/>
    <w:unhideWhenUsed/>
    <w:qFormat/>
    <w:rsid w:val="00E20C35"/>
    <w:pPr>
      <w:spacing w:after="200" w:line="240" w:lineRule="auto"/>
    </w:pPr>
    <w:rPr>
      <w:i/>
      <w:iCs/>
      <w:color w:val="44546A" w:themeColor="text2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7" Type="http://schemas.openxmlformats.org/officeDocument/2006/relationships/theme" Target="theme/theme1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glossaryDocument" Target="glossary/document.xml"/><Relationship Id="rId5" Type="http://schemas.openxmlformats.org/officeDocument/2006/relationships/fontTable" Target="fontTable.xml"/><Relationship Id="rId4" Type="http://schemas.openxmlformats.org/officeDocument/2006/relationships/image" Target="media/image1.png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docParts>
    <w:docPart>
      <w:docPartPr>
        <w:name w:val="4E6C58C59FBF470E845752B038AC837F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537DD38B-521C-4EC4-A018-91619C0CDFB4}"/>
      </w:docPartPr>
      <w:docPartBody>
        <w:p w:rsidR="00000000" w:rsidRDefault="00721825" w:rsidP="00721825">
          <w:pPr>
            <w:pStyle w:val="4E6C58C59FBF470E845752B038AC837F"/>
          </w:pPr>
          <w:r w:rsidRPr="00A3748C">
            <w:rPr>
              <w:rStyle w:val="Platzhaltertext"/>
            </w:rPr>
            <w:t>Klicken oder tippen Sie hier, um Text einzugeben.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view w:val="normal"/>
  <w:defaultTabStop w:val="708"/>
  <w:hyphenationZone w:val="425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721825"/>
    <w:rsid w:val="00721825"/>
    <w:rsid w:val="00CC492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,"/>
  <w:listSeparator w:val=";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EastAsia" w:hAnsiTheme="minorHAnsi" w:cstheme="minorBidi"/>
        <w:sz w:val="22"/>
        <w:szCs w:val="22"/>
        <w:lang w:val="de-DE" w:eastAsia="de-DE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Standard">
    <w:name w:val="Normal"/>
    <w:qFormat/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character" w:styleId="Platzhaltertext">
    <w:name w:val="Placeholder Text"/>
    <w:basedOn w:val="Absatz-Standardschriftart"/>
    <w:uiPriority w:val="99"/>
    <w:semiHidden/>
    <w:rsid w:val="00721825"/>
    <w:rPr>
      <w:color w:val="808080"/>
    </w:rPr>
  </w:style>
  <w:style w:type="paragraph" w:customStyle="1" w:styleId="4E6C58C59FBF470E845752B038AC837F">
    <w:name w:val="4E6C58C59FBF470E845752B038AC837F"/>
    <w:rsid w:val="00721825"/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theme/theme1.xml><?xml version="1.0" encoding="utf-8"?>
<a:theme xmlns:a="http://schemas.openxmlformats.org/drawingml/2006/main" name="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2</Pages>
  <Words>981</Words>
  <Characters>6185</Characters>
  <Application>Microsoft Office Word</Application>
  <DocSecurity>0</DocSecurity>
  <Lines>51</Lines>
  <Paragraphs>14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715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Katarzyna Swiatek</dc:creator>
  <cp:keywords/>
  <dc:description/>
  <cp:lastModifiedBy>Katarzyna Swiatek</cp:lastModifiedBy>
  <cp:revision>5</cp:revision>
  <dcterms:created xsi:type="dcterms:W3CDTF">2021-07-13T11:06:00Z</dcterms:created>
  <dcterms:modified xsi:type="dcterms:W3CDTF">2021-07-13T13:09:00Z</dcterms:modified>
</cp:coreProperties>
</file>